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Pr="009005B9" w:rsidRDefault="00F92FC6" w:rsidP="009005B9">
      <w:pPr>
        <w:pStyle w:val="ListParagraph"/>
        <w:numPr>
          <w:ilvl w:val="0"/>
          <w:numId w:val="22"/>
        </w:numPr>
      </w:pPr>
      <w:r>
        <w:t>In a growing ice crystal, each time a new layer forms, a new pair of these microstates appears on the surface</w:t>
      </w:r>
      <w:r w:rsidR="00A010DB">
        <w:t xml:space="preserve">. </w:t>
      </w:r>
      <w:r w:rsidR="009005B9">
        <w:t xml:space="preserve">Designating the horizontal distance between new layers and their predecessors as </w:t>
      </w:r>
      <w:r w:rsidR="009005B9" w:rsidRPr="00F92FC6">
        <w:rPr>
          <w:rFonts w:eastAsiaTheme="minorEastAsia"/>
        </w:rPr>
        <w:t>“</w:t>
      </w:r>
      <m:oMath>
        <m:r>
          <w:rPr>
            <w:rFonts w:ascii="Cambria Math" w:eastAsiaTheme="minorEastAsia" w:hAnsi="Cambria Math"/>
          </w:rPr>
          <m:t>λ</m:t>
        </m:r>
      </m:oMath>
      <w:r w:rsidR="009005B9" w:rsidRPr="00F92FC6">
        <w:rPr>
          <w:rFonts w:eastAsiaTheme="minorEastAsia"/>
        </w:rPr>
        <w:t>”</w:t>
      </w:r>
      <w:r w:rsidR="009005B9">
        <w:rPr>
          <w:rFonts w:eastAsiaTheme="minorEastAsia"/>
        </w:rPr>
        <w:t xml:space="preserve"> (see Fig. 2), we see that</w:t>
      </w:r>
      <w:r w:rsidR="009005B9"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9005B9">
        <w:rPr>
          <w:rFonts w:eastAsiaTheme="minorEastAsia"/>
        </w:rPr>
        <w:t xml:space="preserve">; this is because </w:t>
      </w:r>
      <w:r w:rsidR="00431322">
        <w:t>new layers typically form at facet corners</w:t>
      </w:r>
      <w:r w:rsidR="009005B9">
        <w:t xml:space="preserve">, </w:t>
      </w:r>
      <w:r w:rsidR="00431322">
        <w:t>where the water vapor concentration is highest</w:t>
      </w:r>
      <w:r w:rsidR="009005B9" w:rsidRPr="009005B9">
        <w:rPr>
          <w:rFonts w:eastAsiaTheme="minorEastAsia"/>
        </w:rPr>
        <w:t>.</w:t>
      </w:r>
      <w:r w:rsidR="00C50402" w:rsidRPr="009005B9">
        <w:rPr>
          <w:rFonts w:eastAsiaTheme="minorEastAsia"/>
        </w:rPr>
        <w:t xml:space="preserve"> </w:t>
      </w:r>
    </w:p>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D578CC" w:rsidRPr="00D578CC" w:rsidRDefault="00D578CC" w:rsidP="002C11F4">
      <w:pPr>
        <w:rPr>
          <w:i/>
          <w:iCs/>
        </w:rPr>
      </w:pPr>
      <w:r w:rsidRPr="00D578CC">
        <w:rPr>
          <w:i/>
          <w:iCs/>
        </w:rPr>
        <w:t>Limit cycles as an explanation for steady-state growth of ice facets.</w:t>
      </w:r>
    </w:p>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FE3066">
        <w:t>.</w:t>
      </w:r>
      <w:r>
        <w:t xml:space="preserve"> </w:t>
      </w:r>
      <w:r w:rsidR="00D578CC">
        <w:t xml:space="preserve">That </w:t>
      </w:r>
      <w:r w:rsidR="00E16D1E">
        <w:t xml:space="preserve">leads to </w:t>
      </w:r>
      <w:r w:rsidR="00CF7A40">
        <w:t>a higher step density</w:t>
      </w:r>
      <w:r w:rsidR="00D578CC">
        <w:t xml:space="preserve"> (smaller </w:t>
      </w:r>
      <m:oMath>
        <m:r>
          <w:rPr>
            <w:rFonts w:ascii="Cambria Math" w:eastAsiaTheme="minorEastAsia" w:hAnsi="Cambria Math"/>
          </w:rPr>
          <m:t>λ</m:t>
        </m:r>
      </m:oMath>
      <w:r w:rsidR="00D578CC">
        <w:t>)</w:t>
      </w:r>
      <w:r w:rsidR="00CF7A40">
        <w:t xml:space="preserve"> at face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That steady</w:t>
      </w:r>
      <w:r w:rsidR="00D578CC">
        <w:t>-</w:t>
      </w:r>
      <w:r w:rsidR="00E16D1E">
        <w:t>state</w:t>
      </w:r>
      <w:r w:rsidR="00D578CC">
        <w:t xml:space="preserve"> condition, known in nonlinear dynamics as a limit cycle</w:t>
      </w:r>
      <w:r w:rsidR="00E16D1E">
        <w:t xml:space="preserve">,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856CD7">
        <w:t>presents key insights</w:t>
      </w:r>
      <w:r w:rsidR="00C73424">
        <w:t xml:space="preserve"> </w:t>
      </w:r>
      <w:r w:rsidR="00856CD7">
        <w:t xml:space="preserve">from recent </w:t>
      </w:r>
      <w:r w:rsidR="0056035C">
        <w:t xml:space="preserve">scanning electron microscopy </w:t>
      </w:r>
      <w:r w:rsidR="00856CD7">
        <w:t>experiments</w:t>
      </w:r>
      <w:r w:rsidR="0056035C">
        <w:t xml:space="preserve">, followed by </w:t>
      </w:r>
      <w:r w:rsidR="00F44472">
        <w:t>Section 4</w:t>
      </w:r>
      <w:r w:rsidR="0056035C">
        <w:t>, which</w:t>
      </w:r>
      <w:r w:rsidR="00F44472">
        <w:t xml:space="preserve"> </w:t>
      </w:r>
      <w:r w:rsidR="00A8191A">
        <w:t xml:space="preserve">presents </w:t>
      </w:r>
      <w:r w:rsidR="00856CD7">
        <w:t xml:space="preserve">QLC-2 results relevant to those </w:t>
      </w:r>
      <w:r w:rsidR="0056035C">
        <w:t>insights</w:t>
      </w:r>
      <w:r w:rsidR="00856CD7">
        <w:t>.</w:t>
      </w:r>
      <w:r w:rsidR="00A8191A">
        <w:t xml:space="preserve"> Section </w:t>
      </w:r>
      <w:r w:rsidR="00856CD7">
        <w:t>5</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3158D9">
        <w:t>, especially the stability of limit cycles</w:t>
      </w:r>
      <w:r w:rsidR="007252A5">
        <w:t xml:space="preserve"> of reaction-diffusion systems such as QLC-2.</w:t>
      </w:r>
    </w:p>
    <w:p w:rsidR="001D19C1" w:rsidRDefault="001D19C1" w:rsidP="001D19C1"/>
    <w:p w:rsidR="00D7372D" w:rsidRPr="00565742" w:rsidRDefault="00CC7189" w:rsidP="00565742">
      <w:pPr>
        <w:pStyle w:val="ListParagraph"/>
        <w:numPr>
          <w:ilvl w:val="0"/>
          <w:numId w:val="5"/>
        </w:numPr>
        <w:rPr>
          <w:b/>
          <w:bCs/>
        </w:rPr>
      </w:pPr>
      <w:r>
        <w:rPr>
          <w:b/>
          <w:bCs/>
        </w:rPr>
        <w:t>A revised Quasi-liquid Continuum model (</w:t>
      </w:r>
      <w:r w:rsidR="005D1F62" w:rsidRPr="005D1F62">
        <w:rPr>
          <w:b/>
          <w:bCs/>
        </w:rPr>
        <w:t>QLC-2</w:t>
      </w:r>
      <w:r>
        <w:rPr>
          <w:b/>
          <w:bCs/>
        </w:rPr>
        <w:t>)</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BE19BB" w:rsidP="00395472">
      <w:pPr>
        <w:pStyle w:val="ListParagraph"/>
        <w:ind w:left="360"/>
        <w:rPr>
          <w:rFonts w:eastAsiaTheme="minorEastAsia"/>
        </w:rPr>
      </w:pPr>
      <w:r>
        <w:rPr>
          <w:rFonts w:eastAsiaTheme="minorEastAsia"/>
        </w:rPr>
        <w:t xml:space="preserve">Justification for this form is provided by simulations of the vapor field surrounding an ice crystal that is growing at a specified rate (see Section 3). </w:t>
      </w:r>
      <w:r w:rsidR="003461BE">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used</w:t>
      </w:r>
      <w:r w:rsidR="005A154A">
        <w:rPr>
          <w:rFonts w:eastAsiaTheme="minorEastAsia"/>
        </w:rPr>
        <w:t xml:space="preserve"> to represent</w:t>
      </w:r>
      <w:r>
        <w:rPr>
          <w:rFonts w:eastAsiaTheme="minorEastAsia"/>
        </w:rPr>
        <w:t xml:space="preserve"> subsaturation conditions, when the ablating crystal produces higher</w:t>
      </w:r>
      <w:r w:rsidR="005A154A">
        <w:rPr>
          <w:rFonts w:eastAsiaTheme="minorEastAsia"/>
        </w:rPr>
        <w:t xml:space="preserve"> water vapor concentration</w:t>
      </w:r>
      <w:r>
        <w:rPr>
          <w:rFonts w:eastAsiaTheme="minorEastAsia"/>
        </w:rPr>
        <w:t xml:space="preserve"> </w:t>
      </w:r>
      <w:r w:rsidR="00C82EAC">
        <w:rPr>
          <w:rFonts w:eastAsiaTheme="minorEastAsia"/>
        </w:rPr>
        <w:t>at facet centers</w:t>
      </w:r>
      <w:r>
        <w:rPr>
          <w:rFonts w:eastAsiaTheme="minorEastAsia"/>
        </w:rPr>
        <w:t>, compared to facet corners.</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342A05" w:rsidRPr="00342A05" w:rsidRDefault="00342A05" w:rsidP="00342A05">
      <w:pPr>
        <w:rPr>
          <w:b/>
          <w:bCs/>
        </w:rPr>
      </w:pPr>
    </w:p>
    <w:p w:rsidR="000E103A" w:rsidRDefault="00DF6469" w:rsidP="000E103A">
      <w:r>
        <w:t xml:space="preserve">For the purpose of exploring solutions to the QLC-2 equations of motion, it is necessary to define values of the parameters appearing in </w:t>
      </w:r>
      <w:proofErr w:type="spellStart"/>
      <w:r>
        <w:t>Eqs</w:t>
      </w:r>
      <w:proofErr w:type="spellEnd"/>
      <w:r>
        <w:t xml:space="preserve">. 1-7. To do so, we employ here two separate strategies. </w:t>
      </w:r>
      <w:r w:rsidR="000E103A">
        <w:t>Common to both strategies are the following fixed values:</w:t>
      </w:r>
    </w:p>
    <w:p w:rsidR="000E103A" w:rsidRDefault="000E103A" w:rsidP="000E103A"/>
    <w:p w:rsidR="000E103A" w:rsidRPr="00C85C1C" w:rsidRDefault="00000000" w:rsidP="000E103A">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0E103A" w:rsidRPr="0034083F">
        <w:rPr>
          <w:rFonts w:eastAsiaTheme="minorEastAsia"/>
        </w:rPr>
        <w:t xml:space="preserve"> </w:t>
      </w:r>
      <w:r w:rsidR="000E103A">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0E103A">
        <w:rPr>
          <w:rFonts w:eastAsiaTheme="minorEastAsia"/>
        </w:rPr>
        <w:t xml:space="preserve">, representing the difference in equilibrium number density between </w:t>
      </w:r>
      <m:oMath>
        <m:r>
          <w:rPr>
            <w:rFonts w:ascii="Cambria Math" w:eastAsiaTheme="minorEastAsia" w:hAnsi="Cambria Math"/>
          </w:rPr>
          <m:t>μ</m:t>
        </m:r>
      </m:oMath>
      <w:r w:rsidR="000E103A">
        <w:rPr>
          <w:rFonts w:eastAsiaTheme="minorEastAsia"/>
        </w:rPr>
        <w:t xml:space="preserve">surfaces I and II (fixed at </w:t>
      </w:r>
      <m:oMath>
        <m:r>
          <w:rPr>
            <w:rFonts w:ascii="Cambria Math" w:eastAsiaTheme="minorEastAsia" w:hAnsi="Cambria Math"/>
          </w:rPr>
          <m:t>1</m:t>
        </m:r>
      </m:oMath>
      <w:r w:rsidR="000E103A">
        <w:rPr>
          <w:rFonts w:eastAsiaTheme="minorEastAsia"/>
        </w:rPr>
        <w:t xml:space="preserve"> and </w:t>
      </w:r>
      <m:oMath>
        <m:r>
          <w:rPr>
            <w:rFonts w:ascii="Cambria Math" w:eastAsiaTheme="minorEastAsia" w:hAnsi="Cambria Math"/>
          </w:rPr>
          <m:t>0.143</m:t>
        </m:r>
      </m:oMath>
      <w:r w:rsidR="000E103A">
        <w:rPr>
          <w:rFonts w:eastAsiaTheme="minorEastAsia"/>
        </w:rPr>
        <w:t>).</w:t>
      </w:r>
    </w:p>
    <w:p w:rsidR="000E103A" w:rsidRPr="00057786" w:rsidRDefault="00000000" w:rsidP="000E103A">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0E103A">
        <w:rPr>
          <w:rFonts w:eastAsiaTheme="minorEastAsia"/>
        </w:rPr>
        <w:t xml:space="preserve">, the amount by which the equilibrium vapor supersaturation of </w:t>
      </w:r>
      <m:oMath>
        <m:r>
          <w:rPr>
            <w:rFonts w:ascii="Cambria Math" w:eastAsiaTheme="minorEastAsia" w:hAnsi="Cambria Math"/>
          </w:rPr>
          <m:t>μ</m:t>
        </m:r>
      </m:oMath>
      <w:r w:rsidR="000E103A">
        <w:rPr>
          <w:rFonts w:eastAsiaTheme="minorEastAsia"/>
        </w:rPr>
        <w:t xml:space="preserve">surface II exceeds that of </w:t>
      </w:r>
      <m:oMath>
        <m:r>
          <w:rPr>
            <w:rFonts w:ascii="Cambria Math" w:eastAsiaTheme="minorEastAsia" w:hAnsi="Cambria Math"/>
          </w:rPr>
          <m:t>μ</m:t>
        </m:r>
      </m:oMath>
      <w:r w:rsidR="000E103A">
        <w:rPr>
          <w:rFonts w:eastAsiaTheme="minorEastAsia"/>
        </w:rPr>
        <w:t xml:space="preserve">surface II (fixed at </w:t>
      </w:r>
      <m:oMath>
        <m:r>
          <w:rPr>
            <w:rFonts w:ascii="Cambria Math" w:eastAsiaTheme="minorEastAsia" w:hAnsi="Cambria Math"/>
          </w:rPr>
          <m:t>0.2</m:t>
        </m:r>
      </m:oMath>
      <w:r w:rsidR="000E103A">
        <w:rPr>
          <w:rFonts w:eastAsiaTheme="minorEastAsia"/>
        </w:rPr>
        <w:t>).</w:t>
      </w:r>
    </w:p>
    <w:p w:rsidR="000E103A" w:rsidRPr="0034083F" w:rsidRDefault="00000000" w:rsidP="000E103A">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E103A">
        <w:rPr>
          <w:rFonts w:eastAsiaTheme="minorEastAsia"/>
        </w:rPr>
        <w:t xml:space="preserve">, the thickness of a single layer of ice (fixed at </w:t>
      </w:r>
      <m:oMath>
        <m:r>
          <w:rPr>
            <w:rFonts w:ascii="Cambria Math" w:eastAsiaTheme="minorEastAsia" w:hAnsi="Cambria Math"/>
          </w:rPr>
          <m:t>0.389 nm</m:t>
        </m:r>
      </m:oMath>
      <w:r w:rsidR="000E103A">
        <w:rPr>
          <w:rFonts w:eastAsiaTheme="minorEastAsia"/>
        </w:rPr>
        <w:t xml:space="preserve"> to approximate the thickness of a prismatic facet bilayer, as in N2016).</w:t>
      </w:r>
    </w:p>
    <w:p w:rsidR="000E103A" w:rsidRDefault="000E103A" w:rsidP="00DF6469"/>
    <w:p w:rsidR="000E103A" w:rsidRDefault="000E103A" w:rsidP="000E103A">
      <w:r>
        <w:t>Within those constraints, it is useful to establish a physically realistic and self-consistent baseline scenario. A prominent example of self-consistency is the relationship between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both increase with increasing </w:t>
      </w:r>
      <w:r>
        <w:t xml:space="preserve">temperature. It is also the </w:t>
      </w:r>
      <w:proofErr w:type="spellStart"/>
      <w:r>
        <w:t>casethat</w:t>
      </w:r>
      <w:proofErr w:type="spellEnd"/>
      <w:r>
        <w:t xml:space="preserve"> </w:t>
      </w:r>
    </w:p>
    <w:p w:rsidR="000E103A" w:rsidRDefault="000E103A" w:rsidP="00DF6469"/>
    <w:p w:rsidR="000E103A" w:rsidRPr="00BE19BB" w:rsidRDefault="000E103A" w:rsidP="000E103A">
      <w:pPr>
        <w:rPr>
          <w:i/>
          <w:iCs/>
        </w:rPr>
      </w:pPr>
      <w:r w:rsidRPr="00BE19BB">
        <w:rPr>
          <w:i/>
          <w:iCs/>
        </w:rPr>
        <w:t>B</w:t>
      </w:r>
      <w:r>
        <w:rPr>
          <w:i/>
          <w:iCs/>
        </w:rPr>
        <w:t>aseline strategy:</w:t>
      </w:r>
      <w:r w:rsidRPr="00BE19BB">
        <w:rPr>
          <w:i/>
          <w:iCs/>
        </w:rPr>
        <w:t xml:space="preserve"> Integrated QLC-2 </w:t>
      </w:r>
      <w:r>
        <w:rPr>
          <w:i/>
          <w:iCs/>
        </w:rPr>
        <w:t>combined with</w:t>
      </w:r>
      <w:r w:rsidRPr="00BE19BB">
        <w:rPr>
          <w:i/>
          <w:iCs/>
        </w:rPr>
        <w:t xml:space="preserve"> Vapor Field</w:t>
      </w:r>
      <w:r>
        <w:rPr>
          <w:i/>
          <w:iCs/>
        </w:rPr>
        <w:t xml:space="preserve"> simulations</w:t>
      </w:r>
    </w:p>
    <w:p w:rsidR="000E103A" w:rsidRDefault="000E103A" w:rsidP="000E103A">
      <w:r>
        <w:t>Here, we explicitly specify the following parameters:</w:t>
      </w:r>
    </w:p>
    <w:p w:rsidR="000E103A" w:rsidRDefault="000E103A" w:rsidP="000E103A"/>
    <w:p w:rsidR="000E103A" w:rsidRPr="00420E6B" w:rsidRDefault="000E103A" w:rsidP="000E103A">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Pr>
          <w:rFonts w:eastAsiaTheme="minorEastAsia"/>
        </w:rPr>
        <w:t>.</w:t>
      </w:r>
    </w:p>
    <w:p w:rsidR="000E103A" w:rsidRPr="00057786" w:rsidRDefault="000E103A" w:rsidP="000E103A">
      <w:pPr>
        <w:pStyle w:val="ListParagraph"/>
        <w:numPr>
          <w:ilvl w:val="0"/>
          <w:numId w:val="33"/>
        </w:numPr>
      </w:pPr>
      <m:oMath>
        <m:r>
          <w:rPr>
            <w:rFonts w:ascii="Cambria Math"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Pr>
          <w:rFonts w:eastAsiaTheme="minorEastAsia"/>
        </w:rPr>
        <w:t>, temperature and pressure surrounding the crystal.</w:t>
      </w:r>
    </w:p>
    <w:p w:rsidR="000E103A" w:rsidRPr="006E4CEE"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0E103A">
        <w:rPr>
          <w:rFonts w:eastAsiaTheme="minorEastAsia"/>
        </w:rPr>
        <w:t xml:space="preserve"> supersaturation of water vapor far from the crystal.</w:t>
      </w:r>
    </w:p>
    <w:p w:rsidR="000E103A" w:rsidRPr="00DA6789" w:rsidRDefault="00000000" w:rsidP="000E103A">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E103A">
        <w:rPr>
          <w:rFonts w:eastAsiaTheme="minorEastAsia"/>
        </w:rPr>
        <w:t>, the ice-QLL equilibration time constant.</w:t>
      </w:r>
    </w:p>
    <w:p w:rsidR="000E103A" w:rsidRDefault="000E103A" w:rsidP="000E103A"/>
    <w:p w:rsidR="000E103A" w:rsidRDefault="000E103A" w:rsidP="000E103A">
      <w:r>
        <w:t>Remaining parameters are then obtained by the following steps:</w:t>
      </w:r>
    </w:p>
    <w:p w:rsidR="000E103A" w:rsidRPr="000F713F" w:rsidRDefault="000E103A" w:rsidP="000E103A"/>
    <w:p w:rsidR="000E103A" w:rsidRPr="0008477C" w:rsidRDefault="000E103A" w:rsidP="000E103A">
      <w:pPr>
        <w:pStyle w:val="ListParagraph"/>
        <w:numPr>
          <w:ilvl w:val="0"/>
          <w:numId w:val="35"/>
        </w:numPr>
      </w:pPr>
      <w:r>
        <w:rPr>
          <w:rFonts w:eastAsiaTheme="minorEastAsia"/>
          <w:iCs/>
        </w:rPr>
        <w:t xml:space="preserve">The surface diffusion coefficient is obtained from the ambient temperature, </w:t>
      </w:r>
    </w:p>
    <w:p w:rsidR="000E103A" w:rsidRPr="0008477C" w:rsidRDefault="000E103A" w:rsidP="000E103A">
      <w:pPr>
        <w:ind w:left="360"/>
      </w:pPr>
    </w:p>
    <w:p w:rsidR="000E103A" w:rsidRDefault="000E103A" w:rsidP="000E103A">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rsidR="000E103A" w:rsidRDefault="000E103A" w:rsidP="000E103A">
      <w:pPr>
        <w:pStyle w:val="ListParagraph"/>
        <w:rPr>
          <w:rFonts w:eastAsiaTheme="minorEastAsia"/>
        </w:rPr>
      </w:pPr>
    </w:p>
    <w:p w:rsidR="000E103A" w:rsidRPr="006A7F72" w:rsidRDefault="000E103A" w:rsidP="000E103A">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Pr>
          <w:rFonts w:eastAsiaTheme="minorEastAsia"/>
        </w:rPr>
        <w:t xml:space="preserve"> (based on a fit to diffusion data of </w:t>
      </w:r>
      <w:r>
        <w:rPr>
          <w:rFonts w:eastAsiaTheme="minorEastAsia"/>
        </w:rPr>
        <w:fldChar w:fldCharType="begin"/>
      </w:r>
      <w:r>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Pr>
          <w:rFonts w:eastAsiaTheme="minorEastAsia"/>
        </w:rPr>
        <w:fldChar w:fldCharType="separate"/>
      </w:r>
      <w:r>
        <w:rPr>
          <w:rFonts w:eastAsiaTheme="minorEastAsia"/>
          <w:noProof/>
        </w:rPr>
        <w:t>(Price, Ide, and Arata 1999)</w:t>
      </w:r>
      <w:r>
        <w:rPr>
          <w:rFonts w:eastAsiaTheme="minorEastAsia"/>
        </w:rPr>
        <w:fldChar w:fldCharType="end"/>
      </w:r>
      <w:r>
        <w:rPr>
          <w:rFonts w:eastAsiaTheme="minorEastAsia"/>
        </w:rPr>
        <w:t>).</w:t>
      </w:r>
    </w:p>
    <w:p w:rsidR="000E103A" w:rsidRPr="0008477C" w:rsidRDefault="000E103A" w:rsidP="000E103A">
      <w:pPr>
        <w:pStyle w:val="ListParagraph"/>
        <w:numPr>
          <w:ilvl w:val="0"/>
          <w:numId w:val="35"/>
        </w:numPr>
      </w:pPr>
      <w:r>
        <w:rPr>
          <w:rFonts w:eastAsiaTheme="minorEastAsia"/>
        </w:rPr>
        <w:t xml:space="preserve">The Hertz-Knudsen deposition speed is also </w:t>
      </w:r>
      <w:r>
        <w:rPr>
          <w:rFonts w:eastAsiaTheme="minorEastAsia"/>
          <w:iCs/>
        </w:rPr>
        <w:t>temperature-dependent,</w:t>
      </w:r>
    </w:p>
    <w:p w:rsidR="000E103A" w:rsidRPr="0008477C" w:rsidRDefault="000E103A" w:rsidP="000E103A">
      <w:pPr>
        <w:pStyle w:val="ListParagraph"/>
      </w:pPr>
    </w:p>
    <w:p w:rsidR="000E103A" w:rsidRDefault="00000000" w:rsidP="000E103A">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0E103A" w:rsidRPr="006A7F72">
        <w:rPr>
          <w:rFonts w:eastAsiaTheme="minorEastAsia"/>
        </w:rPr>
        <w:t xml:space="preserve"> </w:t>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9)</w:t>
      </w:r>
    </w:p>
    <w:p w:rsidR="000E103A" w:rsidRDefault="000E103A" w:rsidP="000E103A">
      <w:pPr>
        <w:pStyle w:val="ListParagraph"/>
        <w:rPr>
          <w:rFonts w:eastAsiaTheme="minorEastAsia"/>
        </w:rPr>
      </w:pPr>
    </w:p>
    <w:p w:rsidR="000E103A" w:rsidRDefault="000E103A" w:rsidP="000E103A">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0E103A" w:rsidRPr="001A65B9" w:rsidRDefault="000E103A" w:rsidP="000E103A">
      <w:pPr>
        <w:pStyle w:val="ListParagraph"/>
        <w:numPr>
          <w:ilvl w:val="0"/>
          <w:numId w:val="35"/>
        </w:numPr>
        <w:rPr>
          <w:rFonts w:eastAsiaTheme="minorEastAsia"/>
        </w:rPr>
      </w:pPr>
      <w:r>
        <w:rPr>
          <w:rFonts w:eastAsiaTheme="minorEastAsia"/>
        </w:rPr>
        <w:t>Vapor Field</w:t>
      </w:r>
      <w:r w:rsidRPr="00342A05">
        <w:rPr>
          <w:rFonts w:eastAsiaTheme="minorEastAsia"/>
        </w:rPr>
        <w:t xml:space="preserve"> simulations may be used to define properties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in the air space surrounding growing and ablating ice crystals. Details </w:t>
      </w:r>
      <w:r w:rsidRPr="001A65B9">
        <w:rPr>
          <w:rFonts w:eastAsiaTheme="minorEastAsia"/>
        </w:rPr>
        <w:t>about these simulations are given in Appendix 1, the main point to emphasize here is that</w:t>
      </w:r>
      <w:r>
        <w:rPr>
          <w:rFonts w:eastAsiaTheme="minorEastAsia"/>
        </w:rPr>
        <w:t xml:space="preserve"> those simulations produce profiles of water vapor supersaturation along a faceted surfac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w:t>
      </w:r>
      <w:r>
        <w:rPr>
          <w:rFonts w:eastAsiaTheme="minorEastAsia"/>
        </w:rPr>
        <w:t>that are well-approximated by the</w:t>
      </w:r>
      <w:r w:rsidRPr="001A65B9">
        <w:rPr>
          <w:rFonts w:eastAsiaTheme="minorEastAsia"/>
        </w:rPr>
        <w:t xml:space="preserv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Pr="001A65B9">
        <w:rPr>
          <w:rFonts w:eastAsiaTheme="minorEastAsia"/>
        </w:rPr>
        <w:t xml:space="preserve"> given in Eq. 5. </w:t>
      </w:r>
      <w:r>
        <w:rPr>
          <w:rFonts w:eastAsiaTheme="minorEastAsia"/>
        </w:rPr>
        <w:t xml:space="preserve">The Vapor Field </w:t>
      </w:r>
      <w:r w:rsidRPr="001A65B9">
        <w:rPr>
          <w:rFonts w:eastAsiaTheme="minorEastAsia"/>
        </w:rPr>
        <w:t xml:space="preserve">simulations </w:t>
      </w:r>
      <w:r>
        <w:rPr>
          <w:rFonts w:eastAsiaTheme="minorEastAsia"/>
        </w:rPr>
        <w:t xml:space="preserve">yield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key locations, such as at the corners and centers of facet. Those values, in turn </w:t>
      </w:r>
      <w:r w:rsidRPr="001A65B9">
        <w:rPr>
          <w:rFonts w:eastAsiaTheme="minorEastAsia"/>
        </w:rPr>
        <w:t xml:space="preserve">provide a means of parameteriz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1A65B9">
        <w:rPr>
          <w:rFonts w:eastAsiaTheme="minorEastAsia"/>
        </w:rPr>
        <w:t xml:space="preserve"> for use in Eq. 5, </w:t>
      </w:r>
      <w:r>
        <w:rPr>
          <w:rFonts w:eastAsiaTheme="minorEastAsia"/>
        </w:rPr>
        <w:t>namely,</w:t>
      </w:r>
    </w:p>
    <w:p w:rsidR="000E103A" w:rsidRDefault="000E103A" w:rsidP="000E103A">
      <w:pPr>
        <w:rPr>
          <w:rFonts w:eastAsiaTheme="minorEastAsia"/>
        </w:rPr>
      </w:pPr>
    </w:p>
    <w:p w:rsidR="000E103A" w:rsidRDefault="00000000" w:rsidP="000E103A">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r>
      <w:r w:rsidR="000E103A">
        <w:rPr>
          <w:rFonts w:eastAsiaTheme="minorEastAsia"/>
        </w:rPr>
        <w:tab/>
        <w:t>(10)</w:t>
      </w:r>
    </w:p>
    <w:p w:rsidR="000E103A" w:rsidRDefault="000E103A" w:rsidP="000E103A">
      <w:pPr>
        <w:rPr>
          <w:rFonts w:eastAsiaTheme="minorEastAsia"/>
        </w:rPr>
      </w:pPr>
    </w:p>
    <w:p w:rsidR="000E103A" w:rsidRPr="008737F8" w:rsidRDefault="00000000" w:rsidP="000E103A">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0E103A">
        <w:rPr>
          <w:rFonts w:eastAsiaTheme="minorEastAsia"/>
        </w:rPr>
        <w:t xml:space="preserve">, the growth rate of the ice surface, is obtained iteratively, as follows: </w:t>
      </w:r>
    </w:p>
    <w:p w:rsidR="000E103A" w:rsidRPr="008737F8" w:rsidRDefault="000E103A" w:rsidP="000E103A">
      <w:pPr>
        <w:pStyle w:val="ListParagraph"/>
      </w:pPr>
    </w:p>
    <w:p w:rsidR="000E103A" w:rsidRPr="008737F8" w:rsidRDefault="000E103A" w:rsidP="000E103A">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0E103A" w:rsidRPr="00CB6BBE" w:rsidRDefault="000E103A" w:rsidP="000E103A">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0E103A" w:rsidRDefault="000E103A" w:rsidP="000E103A">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0E103A" w:rsidRDefault="000E103A" w:rsidP="000E103A"/>
    <w:p w:rsidR="00DF6469" w:rsidRDefault="000E103A" w:rsidP="000E103A">
      <w:r>
        <w:t xml:space="preserve">Once we have a set of “baseline” parameters in this way, we explore variations on that baseline by </w:t>
      </w:r>
      <w:r w:rsidR="00DF6469">
        <w:t xml:space="preserve">explicitly </w:t>
      </w:r>
      <w:r>
        <w:t>varying</w:t>
      </w:r>
      <w:r w:rsidR="00DF6469">
        <w:t xml:space="preserve"> </w:t>
      </w:r>
      <w:r>
        <w:t>the</w:t>
      </w:r>
      <w:r w:rsidR="00DF6469">
        <w:t xml:space="preserve"> inputs</w:t>
      </w:r>
    </w:p>
    <w:p w:rsidR="00DF6469" w:rsidRDefault="00DF6469" w:rsidP="00DF6469"/>
    <w:p w:rsidR="00DF6469" w:rsidRPr="0034083F" w:rsidRDefault="00DF6469" w:rsidP="00DF6469">
      <w:pPr>
        <w:pStyle w:val="ListParagraph"/>
        <w:numPr>
          <w:ilvl w:val="0"/>
          <w:numId w:val="33"/>
        </w:numPr>
      </w:pPr>
      <m:oMath>
        <m:r>
          <w:rPr>
            <w:rFonts w:ascii="Cambria Math" w:eastAsiaTheme="minorEastAsia" w:hAnsi="Cambria Math"/>
          </w:rPr>
          <m:t>L</m:t>
        </m:r>
      </m:oMath>
      <w:r>
        <w:rPr>
          <w:rFonts w:eastAsiaTheme="minorEastAsia"/>
          <w:iCs/>
        </w:rPr>
        <w:t>, the distance from facet center to corner</w:t>
      </w:r>
      <w:r>
        <w:rPr>
          <w:rFonts w:eastAsiaTheme="minorEastAsia"/>
        </w:rPr>
        <w:t>.</w:t>
      </w:r>
    </w:p>
    <w:p w:rsidR="00DF6469" w:rsidRPr="00FB00A9" w:rsidRDefault="00DF6469" w:rsidP="00DF6469">
      <w:pPr>
        <w:pStyle w:val="ListParagraph"/>
        <w:numPr>
          <w:ilvl w:val="0"/>
          <w:numId w:val="33"/>
        </w:numPr>
      </w:pPr>
      <m:oMath>
        <m:r>
          <w:rPr>
            <w:rFonts w:ascii="Cambria Math" w:eastAsiaTheme="minorEastAsia" w:hAnsi="Cambria Math"/>
          </w:rPr>
          <m:t>D</m:t>
        </m:r>
      </m:oMath>
      <w:r>
        <w:rPr>
          <w:rFonts w:eastAsiaTheme="minorEastAsia"/>
        </w:rPr>
        <w:t xml:space="preserve">, </w:t>
      </w:r>
      <w:r>
        <w:rPr>
          <w:rFonts w:eastAsiaTheme="minorEastAsia"/>
          <w:iCs/>
        </w:rPr>
        <w:t xml:space="preserve">the </w:t>
      </w:r>
      <w:r>
        <w:rPr>
          <w:rFonts w:eastAsiaTheme="minorEastAsia"/>
        </w:rPr>
        <w:t>surface diffusion coefficient</w:t>
      </w:r>
    </w:p>
    <w:p w:rsidR="00DF6469" w:rsidRPr="0034083F"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DF6469">
        <w:rPr>
          <w:rFonts w:eastAsiaTheme="minorEastAsia"/>
        </w:rPr>
        <w:t xml:space="preserve">, </w:t>
      </w:r>
      <w:r w:rsidR="00DF6469">
        <w:rPr>
          <w:rFonts w:eastAsiaTheme="minorEastAsia"/>
          <w:iCs/>
        </w:rPr>
        <w:t xml:space="preserve">the </w:t>
      </w:r>
      <w:r w:rsidR="00DF6469">
        <w:rPr>
          <w:rFonts w:eastAsiaTheme="minorEastAsia"/>
        </w:rPr>
        <w:t>Hertz-Knudsen deposition velocity</w:t>
      </w:r>
    </w:p>
    <w:p w:rsidR="00DF6469" w:rsidRPr="004B36F4"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DF6469">
        <w:rPr>
          <w:rFonts w:eastAsiaTheme="minorEastAsia"/>
        </w:rPr>
        <w:t xml:space="preserve">, </w:t>
      </w:r>
      <w:r w:rsidR="00DF6469">
        <w:rPr>
          <w:rFonts w:eastAsiaTheme="minorEastAsia"/>
          <w:iCs/>
        </w:rPr>
        <w:t>the</w:t>
      </w:r>
      <w:r w:rsidR="00DF6469">
        <w:rPr>
          <w:rFonts w:eastAsiaTheme="minorEastAsia"/>
        </w:rPr>
        <w:t xml:space="preserve"> ice-QLL equilibration time constant.</w:t>
      </w:r>
    </w:p>
    <w:p w:rsidR="00DF6469" w:rsidRDefault="00000000" w:rsidP="00DF646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DF6469"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F6469"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DF6469">
        <w:rPr>
          <w:rFonts w:eastAsiaTheme="minorEastAsia"/>
        </w:rPr>
        <w:t>.</w:t>
      </w:r>
      <w:r w:rsidR="00DF6469" w:rsidRPr="00EE3DA6">
        <w:rPr>
          <w:rFonts w:eastAsiaTheme="minorEastAsia"/>
        </w:rPr>
        <w:t xml:space="preserve"> </w:t>
      </w:r>
      <w:r w:rsidR="00DF6469">
        <w:t xml:space="preserve"> </w:t>
      </w:r>
    </w:p>
    <w:p w:rsidR="00F91916" w:rsidRPr="0014564D" w:rsidRDefault="00F91916" w:rsidP="0014564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V-shaped supersaturated vapor field”</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rsidR="00BF3C7E" w:rsidRPr="00BF3C7E" w:rsidRDefault="00BF3C7E" w:rsidP="00DE5A66">
      <w:pPr>
        <w:pStyle w:val="ListParagraph"/>
        <w:numPr>
          <w:ilvl w:val="0"/>
          <w:numId w:val="40"/>
        </w:numPr>
        <w:ind w:left="360"/>
        <w:rPr>
          <w:i/>
          <w:iCs/>
        </w:rPr>
      </w:pPr>
      <w:r w:rsidRPr="00A71F86">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w:t>
      </w:r>
      <w:r>
        <w:lastRenderedPageBreak/>
        <w:t xml:space="preserve">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rPr>
                <w:noProof/>
              </w:rPr>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rPr>
                <w:noProof/>
              </w:rPr>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rPr>
                <w:noProof/>
              </w:rPr>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rPr>
                <w:noProof/>
              </w:rPr>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rPr>
                <w:noProof/>
              </w:rPr>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rPr>
                <w:noProof/>
              </w:rPr>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rPr>
                <w:noProof/>
              </w:rPr>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rPr>
                <w:noProof/>
              </w:rPr>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rPr>
                <w:noProof/>
              </w:rPr>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rPr>
                <w:noProof/>
              </w:rPr>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213056" w:rsidRDefault="00213056" w:rsidP="00213056">
      <w:r>
        <w:t>A useful metric for describing the curvature of steady state profiles such as those appearing in Fig. 3 is the mean horizontal distance between successive molecular layers, defined as</w:t>
      </w:r>
    </w:p>
    <w:p w:rsidR="00213056" w:rsidRDefault="00213056" w:rsidP="00213056"/>
    <w:p w:rsidR="00213056" w:rsidRPr="006023F8" w:rsidRDefault="00000000"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525A69" w:rsidRPr="00213056" w:rsidRDefault="00213056" w:rsidP="00213056">
      <w:pPr>
        <w:rPr>
          <w:rFonts w:eastAsiaTheme="minorEastAsia"/>
        </w:rPr>
      </w:pPr>
      <w:r>
        <w:t xml:space="preserve">For example, </w:t>
      </w:r>
      <w:r>
        <w:rPr>
          <w:rFonts w:eastAsiaTheme="minorEastAsia"/>
        </w:rPr>
        <w:t xml:space="preserve">all three facet profiles in Fig. 3 have </w:t>
      </w:r>
      <m:oMath>
        <m:acc>
          <m:accPr>
            <m:chr m:val="̅"/>
            <m:ctrlPr>
              <w:rPr>
                <w:rFonts w:ascii="Cambria Math" w:hAnsi="Cambria Math"/>
                <w:i/>
              </w:rPr>
            </m:ctrlPr>
          </m:accPr>
          <m:e>
            <m:r>
              <w:rPr>
                <w:rFonts w:ascii="Cambria Math" w:hAnsi="Cambria Math"/>
              </w:rPr>
              <m:t>λ</m:t>
            </m:r>
          </m:e>
        </m:acc>
        <m:r>
          <w:rPr>
            <w:rFonts w:ascii="Cambria Math" w:hAnsi="Cambria Math"/>
          </w:rPr>
          <m:t>≈1-3 μm</m:t>
        </m:r>
      </m:oMath>
      <w:r>
        <w:rPr>
          <w:rFonts w:eastAsiaTheme="minorEastAsia"/>
        </w:rPr>
        <w:t xml:space="preserve">. </w:t>
      </w:r>
      <w:r w:rsidR="00525A69">
        <w:t xml:space="preserve">Figure </w:t>
      </w:r>
      <w:r w:rsidR="000A3487">
        <w:t>4</w:t>
      </w:r>
      <w:r w:rsidR="00525A69">
        <w:t xml:space="preserve"> shows the dependence of</w:t>
      </w:r>
      <w:r w:rsidR="0054683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54683D">
        <w:t xml:space="preserve"> </w:t>
      </w:r>
      <w:r w:rsidR="00525A69">
        <w:t xml:space="preserve">on </w:t>
      </w:r>
      <w:r w:rsidR="00C73AF3">
        <w:t xml:space="preserve">the </w:t>
      </w:r>
      <w:r w:rsidR="00525A69">
        <w:t xml:space="preserve">parameter </w:t>
      </w:r>
      <m:oMath>
        <m:r>
          <w:rPr>
            <w:rFonts w:ascii="Cambria Math" w:hAnsi="Cambria Math"/>
          </w:rPr>
          <m:t>z</m:t>
        </m:r>
      </m:oMath>
      <w:r w:rsidR="00525A69">
        <w:rPr>
          <w:rFonts w:eastAsiaTheme="minorEastAsia"/>
        </w:rPr>
        <w:t>, defined by</w:t>
      </w:r>
      <w:r w:rsidR="00525A69">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w:t>
      </w:r>
      <w:r w:rsidR="000A3487">
        <w:t>4</w:t>
      </w:r>
      <w:r w:rsidR="003220C5">
        <w:t xml:space="preserve">, we </w:t>
      </w:r>
      <w:r w:rsidR="000A3487">
        <w:t xml:space="preserve">began with </w:t>
      </w:r>
      <w:r w:rsidR="00450EF3">
        <w:t>self-consistent set of parameterizations for the baseline scenario</w:t>
      </w:r>
      <w:r w:rsidR="00450EF3">
        <w:rPr>
          <w:rFonts w:eastAsiaTheme="minorEastAsia"/>
        </w:rPr>
        <w:t>, but for all other points</w:t>
      </w:r>
      <w:r w:rsidR="00450EF3">
        <w:t xml:space="preserve"> </w:t>
      </w:r>
      <w:r w:rsidR="003220C5">
        <w:t>freely assum</w:t>
      </w:r>
      <w:r w:rsidR="00683E80">
        <w:t>ed</w:t>
      </w:r>
      <w:r w:rsidR="003220C5">
        <w:t xml:space="preserve"> a range of values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4833BA">
              <w:rPr>
                <w:rFonts w:eastAsiaTheme="minorEastAsia"/>
              </w:rPr>
              <w:t xml:space="preserve"> away from</w:t>
            </w:r>
            <w:r w:rsidR="00A13E84">
              <w:rPr>
                <w:rFonts w:eastAsiaTheme="minorEastAsia"/>
              </w:rPr>
              <w:t xml:space="preserve"> </w:t>
            </w:r>
            <w:r w:rsidR="004833BA">
              <w:rPr>
                <w:rFonts w:eastAsiaTheme="minorEastAsia"/>
              </w:rPr>
              <w:t>the V-shaped growing baseline (see Table 1</w:t>
            </w:r>
            <w:r w:rsidR="00A13E84">
              <w:rPr>
                <w:rFonts w:eastAsiaTheme="minorEastAsia"/>
              </w:rPr>
              <w:t>)</w:t>
            </w:r>
            <w:r w:rsidR="005E3E9D">
              <w:rPr>
                <w:rFonts w:eastAsiaTheme="minorEastAsia"/>
              </w:rPr>
              <w:t>.</w:t>
            </w:r>
            <w:r w:rsidR="00C9759C">
              <w:rPr>
                <w:rFonts w:eastAsiaTheme="minorEastAsia"/>
              </w:rPr>
              <w:t xml:space="preserve"> The large square symbol marks the baseline scenario.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Fig</w:t>
      </w:r>
      <w:r w:rsidR="009759CD">
        <w:t>ure</w:t>
      </w:r>
      <w:r>
        <w:t xml:space="preserve"> </w:t>
      </w:r>
      <w:r w:rsidR="000A3487">
        <w:t>4</w:t>
      </w:r>
      <w:r>
        <w:t xml:space="preserve"> </w:t>
      </w:r>
      <w:r w:rsidR="009759CD">
        <w:t xml:space="preserve">shows </w:t>
      </w:r>
      <w:r>
        <w:t xml:space="preserve">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0.0970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0793 </m:t>
        </m:r>
        <m:r>
          <w:rPr>
            <w:rFonts w:ascii="Cambria Math" w:hAnsi="Cambria Math"/>
          </w:rPr>
          <m:t>μm</m:t>
        </m:r>
      </m:oMath>
      <w:r w:rsidR="00683E80">
        <w:rPr>
          <w:rFonts w:eastAsiaTheme="minorEastAsia"/>
        </w:rPr>
        <w:t>;</w:t>
      </w:r>
      <w:r w:rsidR="00D30F24">
        <w:rPr>
          <w:rFonts w:eastAsiaTheme="minorEastAsia"/>
        </w:rPr>
        <w:t xml:space="preserve"> </w:t>
      </w:r>
      <w:r w:rsidR="00683E80">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1/2</m:t>
            </m:r>
          </m:sup>
        </m:sSup>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0A3487">
        <w:t>5</w:t>
      </w:r>
      <w:r>
        <w:t xml:space="preserve"> </w:t>
      </w:r>
      <w:r w:rsidR="00525A69">
        <w:t xml:space="preserve">shows </w:t>
      </w:r>
      <w:r w:rsidR="00262F8E">
        <w:t>v</w:t>
      </w:r>
      <w:r w:rsidR="006E097D">
        <w:t>alues of</w:t>
      </w:r>
      <w:r w:rsidR="00F0549C">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w:t>
      </w:r>
      <w:r w:rsidR="00A32195">
        <w:t>are</w:t>
      </w:r>
      <w:r w:rsidR="003937C6">
        <w:t xml:space="preserv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starts off at </w:t>
      </w:r>
      <w:r w:rsidR="003937C6">
        <w:rPr>
          <w:rFonts w:eastAsiaTheme="minorEastAsia"/>
        </w:rPr>
        <w:lastRenderedPageBreak/>
        <w:t xml:space="preserve">about </w:t>
      </w:r>
      <m:oMath>
        <m:r>
          <w:rPr>
            <w:rFonts w:ascii="Cambria Math" w:eastAsiaTheme="minorEastAsia" w:hAnsi="Cambria Math"/>
          </w:rPr>
          <m:t xml:space="preserve">2 </m:t>
        </m:r>
        <m:r>
          <w:rPr>
            <w:rFonts w:ascii="Cambria Math" w:eastAsiaTheme="minorEastAsia" w:hAnsi="Cambria Math" w:cstheme="minorHAnsi"/>
          </w:rPr>
          <m:t>μm</m:t>
        </m:r>
      </m:oMath>
      <w:r w:rsidR="003937C6">
        <w:rPr>
          <w:rFonts w:eastAsiaTheme="minorEastAsia"/>
        </w:rPr>
        <w:t xml:space="preserve"> and declines monotonically</w:t>
      </w:r>
      <w:r w:rsidR="009759CD">
        <w:rPr>
          <w:rFonts w:eastAsiaTheme="minorEastAsia"/>
        </w:rPr>
        <w:t xml:space="preserve"> </w:t>
      </w:r>
      <w:r w:rsidR="00A32195">
        <w:rPr>
          <w:rFonts w:eastAsiaTheme="minorEastAsia"/>
        </w:rPr>
        <w:t>with increasing</w:t>
      </w:r>
      <w:r w:rsidR="003937C6">
        <w:t xml:space="preserve"> supersaturation.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rsidR="00112352">
        <w:rPr>
          <w:rFonts w:eastAsiaTheme="minorEastAsia"/>
        </w:rPr>
        <w:t xml:space="preserve"> </w:t>
      </w:r>
      <w:r w:rsidR="003937C6">
        <w:rPr>
          <w:rFonts w:eastAsiaTheme="minorEastAsia"/>
        </w:rPr>
        <w:t xml:space="preserve">declines monotonically </w:t>
      </w:r>
      <w:r w:rsidR="00A32195">
        <w:rPr>
          <w:rFonts w:eastAsiaTheme="minorEastAsia"/>
        </w:rPr>
        <w:t>with more extreme</w:t>
      </w:r>
      <w:r w:rsidR="009759CD">
        <w:rPr>
          <w:rFonts w:eastAsiaTheme="minorEastAsia"/>
        </w:rPr>
        <w:t xml:space="preserve"> </w:t>
      </w:r>
      <w:r w:rsidR="003937C6">
        <w:rPr>
          <w:rFonts w:eastAsiaTheme="minorEastAsia"/>
        </w:rPr>
        <w:t>subsaturation</w:t>
      </w:r>
      <w:r w:rsidR="003937C6">
        <w:t>.</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8F01BD" w:rsidP="008B0EE2">
            <w:pPr>
              <w:keepNext/>
              <w:keepLines/>
              <w:jc w:val="center"/>
            </w:pPr>
            <w:r w:rsidRPr="008F01BD">
              <w:rPr>
                <w:noProof/>
              </w:rPr>
              <w:drawing>
                <wp:inline distT="0" distB="0" distL="0" distR="0" wp14:anchorId="5EB3A833" wp14:editId="45A95EE7">
                  <wp:extent cx="4622948" cy="4706912"/>
                  <wp:effectExtent l="0" t="0" r="0" b="5080"/>
                  <wp:docPr id="161822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28873" name=""/>
                          <pic:cNvPicPr/>
                        </pic:nvPicPr>
                        <pic:blipFill>
                          <a:blip r:embed="rId23"/>
                          <a:stretch>
                            <a:fillRect/>
                          </a:stretch>
                        </pic:blipFill>
                        <pic:spPr>
                          <a:xfrm>
                            <a:off x="0" y="0"/>
                            <a:ext cx="4633177" cy="4717327"/>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0A3487">
              <w:rPr>
                <w:b/>
                <w:bCs/>
              </w:rPr>
              <w:t>5</w:t>
            </w:r>
            <w:r>
              <w:t xml:space="preserve">. </w:t>
            </w:r>
            <w:r w:rsidR="00112352">
              <w:t>Modeled m</w:t>
            </w:r>
            <w:r w:rsidR="00CF0D6E">
              <w:t>ean horizontal layer separation</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sidR="0024327A">
              <w:rPr>
                <w:rFonts w:eastAsiaTheme="minorEastAsia"/>
              </w:rPr>
              <w:t xml:space="preserve">. Solid lines show best-fit approximations </w:t>
            </w:r>
            <w:r w:rsidR="00743102">
              <w:rPr>
                <w:rFonts w:eastAsiaTheme="minorEastAsia"/>
              </w:rPr>
              <w:t>according</w:t>
            </w:r>
            <w:r w:rsidR="00113E54">
              <w:rPr>
                <w:rFonts w:eastAsiaTheme="minorEastAsia"/>
              </w:rPr>
              <w:t xml:space="preserve"> </w:t>
            </w:r>
            <w:r w:rsidR="00743102">
              <w:rPr>
                <w:rFonts w:eastAsiaTheme="minorEastAsia"/>
              </w:rPr>
              <w:t xml:space="preserve">to </w:t>
            </w:r>
            <w:proofErr w:type="spellStart"/>
            <w:r w:rsidR="00743102">
              <w:rPr>
                <w:rFonts w:eastAsiaTheme="minorEastAsia"/>
              </w:rPr>
              <w:t>Eqs</w:t>
            </w:r>
            <w:proofErr w:type="spellEnd"/>
            <w:r w:rsidR="00743102">
              <w:rPr>
                <w:rFonts w:eastAsiaTheme="minorEastAsia"/>
              </w:rPr>
              <w:t>. 14 and 1</w:t>
            </w:r>
            <w:r w:rsidR="00666484">
              <w:rPr>
                <w:rFonts w:eastAsiaTheme="minorEastAsia"/>
              </w:rPr>
              <w:t>5</w:t>
            </w:r>
            <w:r w:rsidR="0024327A">
              <w:rPr>
                <w:rFonts w:eastAsiaTheme="minorEastAsia"/>
              </w:rPr>
              <w:t xml:space="preserve">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1</m:t>
              </m:r>
            </m:oMath>
            <w:r w:rsidR="0024327A">
              <w:rPr>
                <w:rFonts w:eastAsiaTheme="minorEastAsia"/>
              </w:rPr>
              <w:t xml:space="preserve">, dashed lines with </w:t>
            </w:r>
            <m:oMath>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D62858">
              <w:rPr>
                <w:rFonts w:eastAsiaTheme="minorEastAsia"/>
              </w:rPr>
              <w:t>.</w:t>
            </w:r>
          </w:p>
        </w:tc>
      </w:tr>
    </w:tbl>
    <w:p w:rsidR="00014B8B" w:rsidRDefault="00014B8B" w:rsidP="002234B4"/>
    <w:p w:rsidR="00994504" w:rsidRPr="005D1943" w:rsidRDefault="005D1943" w:rsidP="00743102">
      <w:r>
        <w:rPr>
          <w:rFonts w:eastAsiaTheme="minorEastAsia"/>
        </w:rPr>
        <w:t xml:space="preserve">Figure </w:t>
      </w:r>
      <w:r w:rsidR="000A3487">
        <w:rPr>
          <w:rFonts w:eastAsiaTheme="minorEastAsia"/>
        </w:rPr>
        <w:t>5</w:t>
      </w:r>
      <w:r>
        <w:rPr>
          <w:rFonts w:eastAsiaTheme="minorEastAsia"/>
        </w:rPr>
        <w:t xml:space="preserve"> also shows the results of applying a factorized mathematical expression that combines the observation that </w:t>
      </w:r>
      <m:oMath>
        <m:acc>
          <m:accPr>
            <m:chr m:val="̅"/>
            <m:ctrlPr>
              <w:rPr>
                <w:rFonts w:ascii="Cambria Math" w:hAnsi="Cambria Math"/>
                <w:i/>
              </w:rPr>
            </m:ctrlPr>
          </m:accPr>
          <m:e>
            <m:r>
              <w:rPr>
                <w:rFonts w:ascii="Cambria Math" w:hAnsi="Cambria Math"/>
              </w:rPr>
              <m:t>λ</m:t>
            </m:r>
          </m:e>
        </m:acc>
      </m:oMath>
      <w:r>
        <w:rPr>
          <w:rFonts w:eastAsiaTheme="minorEastAsia"/>
        </w:rPr>
        <w:t xml:space="preserve"> depends linearly on parameter </w:t>
      </w:r>
      <m:oMath>
        <m:r>
          <w:rPr>
            <w:rFonts w:ascii="Cambria Math" w:eastAsiaTheme="minorEastAsia" w:hAnsi="Cambria Math"/>
          </w:rPr>
          <m:t>z</m:t>
        </m:r>
      </m:oMath>
      <w:r>
        <w:rPr>
          <w:rFonts w:eastAsiaTheme="minorEastAsia"/>
        </w:rPr>
        <w:t xml:space="preserve">, </w:t>
      </w:r>
      <w:r w:rsidR="00113E54">
        <w:rPr>
          <w:rFonts w:eastAsiaTheme="minorEastAsia"/>
        </w:rPr>
        <w:t xml:space="preserve">but nonlinearly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w:t>
      </w:r>
      <w:r w:rsidR="00213056">
        <w:rPr>
          <w:rFonts w:eastAsiaTheme="minorEastAsia"/>
        </w:rPr>
        <w:t>Specifically for</w:t>
      </w:r>
      <w:r w:rsidR="00113E54">
        <w:rPr>
          <w:rFonts w:eastAsiaTheme="minorEastAsia"/>
        </w:rPr>
        <w:t xml:space="preserve"> growth conditions, we find that an exponential </w:t>
      </w:r>
      <w:r w:rsidR="00213056">
        <w:rPr>
          <w:rFonts w:eastAsiaTheme="minorEastAsia"/>
        </w:rPr>
        <w:t>form</w:t>
      </w:r>
      <w:r w:rsidR="00113E54">
        <w:rPr>
          <w:rFonts w:eastAsiaTheme="minorEastAsia"/>
        </w:rPr>
        <w:t xml:space="preserve"> works well, </w:t>
      </w:r>
    </w:p>
    <w:p w:rsidR="00994504" w:rsidRDefault="00994504" w:rsidP="00525A69">
      <w:pPr>
        <w:keepNext/>
      </w:pPr>
    </w:p>
    <w:p w:rsidR="00994504" w:rsidRDefault="00000000"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oMath>
      <w:r w:rsidR="00994504">
        <w:rPr>
          <w:rFonts w:eastAsiaTheme="minorEastAsia"/>
        </w:rPr>
        <w:tab/>
      </w:r>
      <w:r w:rsidR="00994504">
        <w:rPr>
          <w:rFonts w:eastAsiaTheme="minorEastAsia"/>
        </w:rPr>
        <w:tab/>
      </w:r>
      <w:r w:rsidR="00994504">
        <w:rPr>
          <w:rFonts w:eastAsiaTheme="minorEastAsia"/>
        </w:rPr>
        <w:tab/>
      </w:r>
      <w:r w:rsidR="00994504">
        <w:rPr>
          <w:rFonts w:eastAsiaTheme="minorEastAsia"/>
        </w:rPr>
        <w:tab/>
        <w:t>(14)</w:t>
      </w:r>
    </w:p>
    <w:p w:rsidR="00994504" w:rsidRDefault="00994504" w:rsidP="00525A69">
      <w:pPr>
        <w:keepNext/>
      </w:pPr>
    </w:p>
    <w:p w:rsidR="00CD725A" w:rsidRDefault="009759CD" w:rsidP="00525A69">
      <w:pPr>
        <w:keepNext/>
      </w:pPr>
      <w:r>
        <w:t>while for</w:t>
      </w:r>
      <w:r w:rsidR="00994504">
        <w:t xml:space="preserve"> ablating facets,</w:t>
      </w:r>
      <w:r w:rsidR="00F0527B">
        <w:t xml:space="preserve"> </w:t>
      </w:r>
      <w:r w:rsidR="0098458D">
        <w:t xml:space="preserve">we </w:t>
      </w:r>
      <w:r w:rsidR="00D62858">
        <w:t xml:space="preserve">use </w:t>
      </w:r>
      <w:r w:rsidR="0098458D">
        <w:t xml:space="preserve">a power </w:t>
      </w:r>
      <w:r w:rsidR="00113E54">
        <w:t xml:space="preserve">dependence on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98458D">
        <w:t>,</w:t>
      </w:r>
    </w:p>
    <w:p w:rsidR="00994504" w:rsidRDefault="00994504" w:rsidP="00994504">
      <w:pPr>
        <w:jc w:val="right"/>
      </w:pPr>
    </w:p>
    <w:p w:rsidR="00994504" w:rsidRDefault="00000000" w:rsidP="0098458D">
      <w:pPr>
        <w:spacing w:line="36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r>
          <w:rPr>
            <w:rFonts w:ascii="Cambria Math" w:hAnsi="Cambria Math"/>
          </w:rPr>
          <m:t>×</m:t>
        </m:r>
        <m:r>
          <w:rPr>
            <w:rFonts w:ascii="Cambria Math" w:eastAsiaTheme="minorEastAsia" w:hAnsi="Cambria Math"/>
          </w:rPr>
          <m:t>z/</m:t>
        </m:r>
        <m:sSup>
          <m:sSupPr>
            <m:ctrlPr>
              <w:rPr>
                <w:rFonts w:ascii="Cambria Math"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ctrlPr>
                  <w:rPr>
                    <w:rFonts w:ascii="Cambria Math" w:hAnsi="Cambria Math"/>
                    <w:i/>
                  </w:rPr>
                </m:ctrlPr>
              </m:e>
            </m:d>
          </m:e>
          <m:sup>
            <m:sSub>
              <m:sSubPr>
                <m:ctrlPr>
                  <w:rPr>
                    <w:rFonts w:ascii="Cambria Math" w:hAnsi="Cambria Math"/>
                    <w:i/>
                  </w:rPr>
                </m:ctrlPr>
              </m:sSubPr>
              <m:e>
                <m:r>
                  <w:rPr>
                    <w:rFonts w:ascii="Cambria Math" w:hAnsi="Cambria Math"/>
                  </w:rPr>
                  <m:t>x</m:t>
                </m:r>
              </m:e>
              <m:sub>
                <m:r>
                  <w:rPr>
                    <w:rFonts w:ascii="Cambria Math" w:hAnsi="Cambria Math"/>
                  </w:rPr>
                  <m:t>a,o</m:t>
                </m:r>
              </m:sub>
            </m:sSub>
          </m:sup>
        </m:sSup>
      </m:oMath>
      <w:r w:rsidR="00994504">
        <w:rPr>
          <w:rFonts w:eastAsiaTheme="minorEastAsia"/>
        </w:rPr>
        <w:tab/>
      </w:r>
      <w:r w:rsidR="00994504">
        <w:rPr>
          <w:rFonts w:eastAsiaTheme="minorEastAsia"/>
        </w:rPr>
        <w:tab/>
      </w:r>
      <w:r w:rsidR="0098458D">
        <w:rPr>
          <w:rFonts w:eastAsiaTheme="minorEastAsia"/>
        </w:rPr>
        <w:tab/>
      </w:r>
      <w:r w:rsidR="004858F5">
        <w:rPr>
          <w:rFonts w:eastAsiaTheme="minorEastAsia"/>
        </w:rPr>
        <w:tab/>
      </w:r>
      <w:r w:rsidR="00743102">
        <w:rPr>
          <w:rFonts w:eastAsiaTheme="minorEastAsia"/>
        </w:rPr>
        <w:tab/>
      </w:r>
      <w:r w:rsidR="00994504">
        <w:rPr>
          <w:rFonts w:eastAsiaTheme="minorEastAsia"/>
        </w:rPr>
        <w:tab/>
        <w:t>(1</w:t>
      </w:r>
      <w:r w:rsidR="00666484">
        <w:rPr>
          <w:rFonts w:eastAsiaTheme="minorEastAsia"/>
        </w:rPr>
        <w:t>5</w:t>
      </w:r>
      <w:r w:rsidR="00994504">
        <w:rPr>
          <w:rFonts w:eastAsiaTheme="minorEastAsia"/>
        </w:rPr>
        <w:t>)</w:t>
      </w:r>
    </w:p>
    <w:p w:rsidR="0069310D" w:rsidRDefault="0069310D" w:rsidP="00D30F24">
      <w:pPr>
        <w:keepNext/>
        <w:rPr>
          <w:rFonts w:eastAsiaTheme="minorEastAsia"/>
        </w:rPr>
      </w:pPr>
    </w:p>
    <w:p w:rsidR="00A30B96" w:rsidRDefault="005E3E9D" w:rsidP="00D30F24">
      <w:pPr>
        <w:keepNext/>
        <w:rPr>
          <w:rFonts w:eastAsiaTheme="minorEastAsia"/>
        </w:rPr>
      </w:pPr>
      <w:r>
        <w:rPr>
          <w:rFonts w:eastAsiaTheme="minorEastAsia"/>
        </w:rPr>
        <w:t>U</w:t>
      </w:r>
      <w:r w:rsidR="0069310D">
        <w:rPr>
          <w:rFonts w:eastAsiaTheme="minorEastAsia"/>
        </w:rPr>
        <w:t xml:space="preserve">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2.050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68</m:t>
        </m:r>
      </m:oMath>
      <w:r w:rsidR="0069310D">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0.535 μm</m:t>
        </m:r>
      </m:oMath>
      <w:r w:rsidR="0069310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0.417</m:t>
        </m:r>
      </m:oMath>
      <w:r>
        <w:rPr>
          <w:rFonts w:eastAsiaTheme="minorEastAsia"/>
        </w:rPr>
        <w:t xml:space="preserve">, we show in Fig. </w:t>
      </w:r>
      <w:r w:rsidR="000A3487">
        <w:rPr>
          <w:rFonts w:eastAsiaTheme="minorEastAsia"/>
        </w:rPr>
        <w:t>5</w:t>
      </w:r>
      <w:r>
        <w:rPr>
          <w:rFonts w:eastAsiaTheme="minorEastAsia"/>
        </w:rPr>
        <w:t xml:space="preserve"> the results of these expressions. </w:t>
      </w:r>
      <w:r w:rsidR="0069310D">
        <w:rPr>
          <w:rFonts w:eastAsiaTheme="minorEastAsia"/>
        </w:rPr>
        <w:t xml:space="preserve">The fit is </w:t>
      </w:r>
      <w:r w:rsidR="000B4262">
        <w:rPr>
          <w:rFonts w:eastAsiaTheme="minorEastAsia"/>
        </w:rPr>
        <w:t>very good</w:t>
      </w:r>
      <w:r w:rsidR="00113E54">
        <w:rPr>
          <w:rFonts w:eastAsiaTheme="minorEastAsia"/>
        </w:rPr>
        <w:t xml:space="preserve"> for </w:t>
      </w:r>
      <w:r w:rsidR="000B4262">
        <w:rPr>
          <w:rFonts w:eastAsiaTheme="minorEastAsia"/>
        </w:rPr>
        <w:t>ablation</w:t>
      </w:r>
      <w:r w:rsidR="00113E54">
        <w:rPr>
          <w:rFonts w:eastAsiaTheme="minorEastAsia"/>
        </w:rPr>
        <w:t xml:space="preserve"> conditions as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113E54">
        <w:rPr>
          <w:rFonts w:eastAsiaTheme="minorEastAsia"/>
        </w:rPr>
        <w:t xml:space="preserve"> approaches zero</w:t>
      </w:r>
      <w:r w:rsidR="000B4262">
        <w:rPr>
          <w:rFonts w:eastAsiaTheme="minorEastAsia"/>
        </w:rPr>
        <w:t xml:space="preserve">, </w:t>
      </w:r>
      <w:r w:rsidR="00213056">
        <w:rPr>
          <w:rFonts w:eastAsiaTheme="minorEastAsia"/>
        </w:rPr>
        <w:t>but</w:t>
      </w:r>
      <w:r w:rsidR="000B4262">
        <w:rPr>
          <w:rFonts w:eastAsiaTheme="minorEastAsia"/>
        </w:rPr>
        <w:t xml:space="preserve"> it overestim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0B4262">
        <w:rPr>
          <w:rFonts w:eastAsiaTheme="minorEastAsia"/>
        </w:rPr>
        <w:t xml:space="preserve"> at larger subsaturations</w:t>
      </w:r>
      <w:r w:rsidR="00113E54">
        <w:rPr>
          <w:rFonts w:eastAsiaTheme="minorEastAsia"/>
        </w:rPr>
        <w:t xml:space="preserve">. </w:t>
      </w:r>
      <w:r w:rsidR="00A32195">
        <w:rPr>
          <w:rFonts w:eastAsiaTheme="minorEastAsia"/>
        </w:rPr>
        <w:t xml:space="preserve">For supersaturations, the fit is good over a much larger range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A32195">
        <w:rPr>
          <w:rFonts w:eastAsiaTheme="minorEastAsia"/>
        </w:rPr>
        <w:t xml:space="preserve">. </w:t>
      </w:r>
      <w:r w:rsidR="00046B61">
        <w:rPr>
          <w:rFonts w:eastAsiaTheme="minorEastAsia"/>
        </w:rPr>
        <w:t>We will return to the significance of the</w:t>
      </w:r>
      <w:r w:rsidR="00213056">
        <w:rPr>
          <w:rFonts w:eastAsiaTheme="minorEastAsia"/>
        </w:rPr>
        <w:t>se</w:t>
      </w:r>
      <w:r w:rsidR="00046B61">
        <w:rPr>
          <w:rFonts w:eastAsiaTheme="minorEastAsia"/>
        </w:rPr>
        <w:t xml:space="preserve"> observations below.</w:t>
      </w:r>
    </w:p>
    <w:p w:rsidR="00A30B96" w:rsidRDefault="00A30B96" w:rsidP="00D30F24">
      <w:pPr>
        <w:keepNext/>
        <w:rPr>
          <w:rFonts w:eastAsiaTheme="minorEastAsia"/>
        </w:rPr>
      </w:pPr>
    </w:p>
    <w:p w:rsidR="00B363DC" w:rsidRDefault="00B363DC" w:rsidP="00B363DC">
      <w:r>
        <w:t xml:space="preserve">Lastly, we investigate the resilience of steady-state solutions to perturbations. The sequence of images in Fig. 6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4"/>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Pr>
                <w:b/>
                <w:bCs/>
              </w:rPr>
              <w:t>6</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B363DC" w:rsidRDefault="00B363DC" w:rsidP="00B363DC">
      <w:r>
        <w:t>Conclusion … qualitatively, QLC-2 exhibits resilience.</w:t>
      </w:r>
    </w:p>
    <w:p w:rsidR="00B363DC" w:rsidRDefault="00B363DC" w:rsidP="00403F3A"/>
    <w:p w:rsidR="000A3487" w:rsidRPr="00F44472" w:rsidRDefault="000A3487" w:rsidP="000A3487">
      <w:pPr>
        <w:pStyle w:val="ListParagraph"/>
        <w:numPr>
          <w:ilvl w:val="0"/>
          <w:numId w:val="5"/>
        </w:numPr>
        <w:rPr>
          <w:b/>
          <w:bCs/>
        </w:rPr>
      </w:pPr>
      <w:r>
        <w:rPr>
          <w:b/>
          <w:bCs/>
        </w:rPr>
        <w:t xml:space="preserve">Results of </w:t>
      </w:r>
      <w:r w:rsidRPr="00F44472">
        <w:rPr>
          <w:b/>
          <w:bCs/>
        </w:rPr>
        <w:t xml:space="preserve">ESEM </w:t>
      </w:r>
      <w:r w:rsidR="00096E14">
        <w:rPr>
          <w:b/>
          <w:bCs/>
        </w:rPr>
        <w:t>experiments</w:t>
      </w:r>
    </w:p>
    <w:p w:rsidR="000A3487" w:rsidRDefault="000A3487" w:rsidP="000A3487">
      <w:r>
        <w:t xml:space="preserve">Environmental SEM of imaging of ice crystals has seen considerable development in recent years, including the ability to image actively growing and ablating crystals by manipulating the temperature and pressure inside an SEM chamber </w:t>
      </w:r>
      <w:r>
        <w:fldChar w:fldCharType="begin"/>
      </w:r>
      <w:r>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fldChar w:fldCharType="separate"/>
      </w:r>
      <w:r>
        <w:rPr>
          <w:noProof/>
        </w:rPr>
        <w:t>(Pfalzgraff, Hulscher, and Neshyba 2010; Zimmermann et al. 2007)</w:t>
      </w:r>
      <w:r>
        <w:fldChar w:fldCharType="end"/>
      </w:r>
      <w:r>
        <w:t xml:space="preserve">. In tandem with those developments are computer codes for generating quantitative surface morphologies using a Gauss-Newton in a Bayesian Framework (GNBF) algorithm </w:t>
      </w:r>
      <w:r>
        <w:fldChar w:fldCharType="begin"/>
      </w:r>
      <w:r>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fldChar w:fldCharType="separate"/>
      </w:r>
      <w:r>
        <w:rPr>
          <w:noProof/>
        </w:rPr>
        <w:t>(Butterfield et al. 2017)</w:t>
      </w:r>
      <w:r>
        <w:fldChar w:fldCharType="end"/>
      </w:r>
      <w:r>
        <w:t xml:space="preserve">. The combination – a process we will refer to here as “ESEM/GNBF retrieval” – provides </w:t>
      </w:r>
      <w:r w:rsidR="00096E14">
        <w:t xml:space="preserve">new </w:t>
      </w:r>
      <w:r>
        <w:t>opportunities for vetting model predictions of surface morphology against experiment at resolutions that</w:t>
      </w:r>
      <w:r w:rsidR="00096E14">
        <w:t>, while</w:t>
      </w:r>
      <w:r>
        <w:t xml:space="preserve"> not quite commensurate with one another, </w:t>
      </w:r>
      <w:r w:rsidR="00096E14">
        <w:t>narrow the gap</w:t>
      </w:r>
      <w:r>
        <w:t xml:space="preserve"> (see details in Appendix 1). </w:t>
      </w:r>
    </w:p>
    <w:p w:rsidR="000A3487" w:rsidRDefault="000A3487" w:rsidP="000A3487"/>
    <w:p w:rsidR="00E72F94" w:rsidRDefault="000A3487" w:rsidP="00EA5C10">
      <w:r>
        <w:t xml:space="preserve">Here we consider </w:t>
      </w:r>
      <w:r w:rsidR="00587E2A">
        <w:t>four</w:t>
      </w:r>
      <w:r>
        <w:t xml:space="preserve"> questions</w:t>
      </w:r>
      <w:r w:rsidR="0086518D">
        <w:t xml:space="preserve">, with the eventual goal of </w:t>
      </w:r>
      <w:r w:rsidR="00587E2A">
        <w:t>comparing</w:t>
      </w:r>
      <w:r w:rsidR="0086518D">
        <w:t xml:space="preserve"> </w:t>
      </w:r>
      <w:r w:rsidR="00587E2A">
        <w:t>with</w:t>
      </w:r>
      <w:r w:rsidR="0086518D">
        <w:t xml:space="preserve"> </w:t>
      </w:r>
      <w:r w:rsidR="00587E2A">
        <w:t>our</w:t>
      </w:r>
      <w:r w:rsidR="0086518D">
        <w:t xml:space="preserve"> QLC-2 results. </w:t>
      </w:r>
      <w:r w:rsidR="00B363DC">
        <w:t xml:space="preserve"> </w:t>
      </w:r>
      <w:r w:rsidR="00587E2A">
        <w:t>We begin by</w:t>
      </w:r>
      <w:r w:rsidR="0086518D">
        <w:t xml:space="preserve"> examin</w:t>
      </w:r>
      <w:r w:rsidR="00587E2A">
        <w:t>ing</w:t>
      </w:r>
      <w:r>
        <w:t xml:space="preserve"> the curvature of growing faceted surfaces (and hence the implied horizontal distance between adjacent ice layers, described above as </w:t>
      </w:r>
      <w:r w:rsidRPr="00F92FC6">
        <w:rPr>
          <w:rFonts w:eastAsiaTheme="minorEastAsia"/>
        </w:rPr>
        <w:t>“</w:t>
      </w:r>
      <m:oMath>
        <m:r>
          <w:rPr>
            <w:rFonts w:ascii="Cambria Math" w:eastAsiaTheme="minorEastAsia" w:hAnsi="Cambria Math"/>
          </w:rPr>
          <m:t>λ</m:t>
        </m:r>
      </m:oMath>
      <w:r w:rsidRPr="00F92FC6">
        <w:rPr>
          <w:rFonts w:eastAsiaTheme="minorEastAsia"/>
        </w:rPr>
        <w:t>”</w:t>
      </w:r>
      <w:r>
        <w:t>)</w:t>
      </w:r>
      <w:r w:rsidR="0086518D">
        <w:t xml:space="preserve">. </w:t>
      </w:r>
      <w:r w:rsidR="00D7299C">
        <w:t>T</w:t>
      </w:r>
      <w:r>
        <w:t xml:space="preserve">he left-hand panels of Figure </w:t>
      </w:r>
      <w:r w:rsidR="00E0676C">
        <w:t>7</w:t>
      </w:r>
      <w:r>
        <w:t xml:space="preserve"> display</w:t>
      </w:r>
      <w:r w:rsidR="00EA5C10">
        <w:t>s</w:t>
      </w:r>
      <w:r>
        <w:t xml:space="preserve"> ESEM images of </w:t>
      </w:r>
      <w:r w:rsidR="00D62643">
        <w:t>four</w:t>
      </w:r>
      <w:r>
        <w:t xml:space="preserve"> ice crystals</w:t>
      </w:r>
      <w:r w:rsidR="00EA5C10">
        <w:t>. The first three were observed under growth conditions</w:t>
      </w:r>
      <w:r w:rsidR="00D62643">
        <w:t>,</w:t>
      </w:r>
      <w:r w:rsidR="00EA5C10">
        <w:t xml:space="preserve"> the last under ablation conditions. </w:t>
      </w:r>
      <w:r w:rsidR="00E72F94">
        <w:t xml:space="preserve">ESEM/GNBF-retrieved morphologies of </w:t>
      </w:r>
      <w:r w:rsidR="00E72F94">
        <w:lastRenderedPageBreak/>
        <w:t xml:space="preserve">highlighted portions of these surfaces are shown in the right-and panels. </w:t>
      </w:r>
      <w:r w:rsidR="003B5C31">
        <w:t>Two</w:t>
      </w:r>
      <w:r w:rsidR="00E72F94">
        <w:t xml:space="preserve"> features stand out about these results:</w:t>
      </w:r>
    </w:p>
    <w:p w:rsidR="00E72F94" w:rsidRDefault="00E72F94" w:rsidP="00EA5C10"/>
    <w:p w:rsidR="00D62643" w:rsidRDefault="00E72F94" w:rsidP="00B1454E">
      <w:pPr>
        <w:pStyle w:val="ListParagraph"/>
        <w:numPr>
          <w:ilvl w:val="0"/>
          <w:numId w:val="42"/>
        </w:numPr>
        <w:ind w:left="360"/>
      </w:pPr>
      <w:r>
        <w:t xml:space="preserve">Both </w:t>
      </w:r>
      <w:r w:rsidR="001B1C66">
        <w:t xml:space="preserve">overall </w:t>
      </w:r>
      <w:r>
        <w:t>concave and convex curvatures are seen.</w:t>
      </w:r>
      <w:r w:rsidR="001B1C66">
        <w:t xml:space="preserve"> </w:t>
      </w:r>
    </w:p>
    <w:p w:rsidR="00E72F94" w:rsidRDefault="00D62643" w:rsidP="00B1454E">
      <w:pPr>
        <w:pStyle w:val="ListParagraph"/>
        <w:numPr>
          <w:ilvl w:val="0"/>
          <w:numId w:val="42"/>
        </w:numPr>
        <w:ind w:left="360"/>
      </w:pPr>
      <w:r>
        <w:t xml:space="preserve">For the basal and pyramidal facets, the </w:t>
      </w:r>
      <w:r w:rsidR="007440E6">
        <w:t xml:space="preserve">magnitude of the </w:t>
      </w:r>
      <w:r>
        <w:t xml:space="preserve">curvature is about equal in the two in-facet directions. For the prismatic facet, the curvature is </w:t>
      </w:r>
      <w:r w:rsidR="007440E6">
        <w:t xml:space="preserve">distinctly anisotropic, with </w:t>
      </w:r>
      <w:r>
        <w:t xml:space="preserve">much more </w:t>
      </w:r>
      <w:r w:rsidR="007440E6">
        <w:t>curvature</w:t>
      </w:r>
      <w:r>
        <w:t xml:space="preserve"> in the crystallographic c-direction than in the a-direction.</w:t>
      </w:r>
    </w:p>
    <w:p w:rsidR="00E0676C" w:rsidRDefault="00E0676C" w:rsidP="00E0676C"/>
    <w:p w:rsidR="00213056" w:rsidRDefault="00BC1FA9" w:rsidP="00D7299C">
      <w:r>
        <w:t>T</w:t>
      </w:r>
      <w:r w:rsidR="00E0676C">
        <w:t xml:space="preserve">he </w:t>
      </w:r>
      <w:r w:rsidR="00EA5C10">
        <w:t xml:space="preserve">curvature </w:t>
      </w:r>
      <w:r w:rsidR="00587E2A">
        <w:t>just mentioned</w:t>
      </w:r>
      <w:r w:rsidR="000A3487">
        <w:t xml:space="preserve"> </w:t>
      </w:r>
      <w:r w:rsidR="0086518D">
        <w:t>permits an estimate of the mean</w:t>
      </w:r>
      <w:r w:rsidR="00213056">
        <w:t xml:space="preserve"> horizontal spacing between successive layers of ice</w:t>
      </w:r>
      <w:r w:rsidR="0086518D">
        <w:t xml:space="preserve">, </w:t>
      </w:r>
    </w:p>
    <w:p w:rsidR="00213056" w:rsidRDefault="00213056" w:rsidP="00213056"/>
    <w:p w:rsidR="00213056" w:rsidRDefault="00000000" w:rsidP="00213056">
      <w:pPr>
        <w:jc w:val="right"/>
      </w:pP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m:t>
            </m:r>
          </m:num>
          <m:den>
            <m:r>
              <w:rPr>
                <w:rFonts w:ascii="Cambria Math" w:hAnsi="Cambria Math"/>
              </w:rPr>
              <m:t>∆h</m:t>
            </m:r>
          </m:den>
        </m:f>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1)</w:t>
      </w:r>
    </w:p>
    <w:p w:rsidR="00213056" w:rsidRDefault="00213056" w:rsidP="00213056"/>
    <w:p w:rsidR="0086518D" w:rsidRDefault="00213056" w:rsidP="0086518D">
      <w:r>
        <w:t xml:space="preserve">where </w:t>
      </w:r>
      <m:oMath>
        <m:r>
          <w:rPr>
            <w:rFonts w:ascii="Cambria Math" w:hAnsi="Cambria Math"/>
          </w:rPr>
          <m:t>L</m:t>
        </m:r>
      </m:oMath>
      <w:r w:rsidRPr="00CB6E01">
        <w:rPr>
          <w:rFonts w:eastAsiaTheme="minorEastAsia"/>
        </w:rPr>
        <w:t xml:space="preserve"> and </w:t>
      </w:r>
      <m:oMath>
        <m:r>
          <w:rPr>
            <w:rFonts w:ascii="Cambria Math" w:hAnsi="Cambria Math"/>
          </w:rPr>
          <m:t>∆h</m:t>
        </m:r>
      </m:oMath>
      <w:r w:rsidRPr="00CB6E01">
        <w:rPr>
          <w:rFonts w:eastAsiaTheme="minorEastAsia"/>
        </w:rPr>
        <w:t xml:space="preserve"> are defined in </w:t>
      </w:r>
      <w:r w:rsidR="0086518D">
        <w:rPr>
          <w:rFonts w:eastAsiaTheme="minorEastAsia"/>
        </w:rPr>
        <w:t>the figure</w:t>
      </w:r>
      <w:r w:rsidRPr="00CB6E01">
        <w:rPr>
          <w:rFonts w:eastAsiaTheme="minorEastAsia"/>
        </w:rPr>
        <w:t>, and</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Pr="00CB6E01">
        <w:rPr>
          <w:rFonts w:eastAsiaTheme="minorEastAsia"/>
        </w:rPr>
        <w:t xml:space="preserve"> is the thickness of a single layer of ice</w:t>
      </w:r>
      <w:r w:rsidR="0086518D">
        <w:rPr>
          <w:rFonts w:eastAsiaTheme="minorEastAsia"/>
        </w:rPr>
        <w:t>. T</w:t>
      </w:r>
      <w:r>
        <w:rPr>
          <w:rFonts w:eastAsiaTheme="minorEastAsia"/>
        </w:rPr>
        <w:t>ak</w:t>
      </w:r>
      <w:r w:rsidR="0086518D">
        <w:rPr>
          <w:rFonts w:eastAsiaTheme="minorEastAsia"/>
        </w:rPr>
        <w:t>ing</w:t>
      </w:r>
      <w:r>
        <w:rPr>
          <w:rFonts w:eastAsiaTheme="minorEastAsia"/>
        </w:rPr>
        <w:t xml:space="preserve"> the latter to b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0.4</m:t>
        </m:r>
        <m:r>
          <w:rPr>
            <w:rFonts w:ascii="Cambria Math" w:eastAsiaTheme="minorEastAsia" w:hAnsi="Cambria Math"/>
          </w:rPr>
          <m:t xml:space="preserve"> nm</m:t>
        </m:r>
      </m:oMath>
      <w:r w:rsidRPr="00CB6E01">
        <w:rPr>
          <w:rFonts w:eastAsiaTheme="minorEastAsia"/>
        </w:rPr>
        <w:t xml:space="preserve"> to represent all three facets</w:t>
      </w:r>
      <w:r w:rsidR="0086518D">
        <w:rPr>
          <w:rFonts w:eastAsiaTheme="minorEastAsia"/>
        </w:rPr>
        <w:t xml:space="preserve"> (</w:t>
      </w:r>
      <w:r>
        <w:rPr>
          <w:rFonts w:eastAsiaTheme="minorEastAsia"/>
        </w:rPr>
        <w:t>which is good to one significant figure</w:t>
      </w:r>
      <w:r w:rsidR="0086518D">
        <w:rPr>
          <w:rFonts w:eastAsiaTheme="minorEastAsia"/>
        </w:rPr>
        <w:t>),</w:t>
      </w:r>
      <w:r w:rsidRPr="00CB6E01">
        <w:rPr>
          <w:rFonts w:eastAsiaTheme="minorEastAsia"/>
        </w:rPr>
        <w:t xml:space="preserve"> </w:t>
      </w:r>
      <w:r w:rsidR="0086518D">
        <w:rPr>
          <w:rFonts w:eastAsiaTheme="minorEastAsia"/>
        </w:rPr>
        <w:t>w</w:t>
      </w:r>
      <w:r w:rsidRPr="00CB6E01">
        <w:rPr>
          <w:rFonts w:eastAsiaTheme="minorEastAsia"/>
        </w:rPr>
        <w:t xml:space="preserve">e find that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t xml:space="preserve"> in all instances</w:t>
      </w:r>
      <w:r w:rsidR="00E72F94">
        <w:t>.</w:t>
      </w:r>
      <w:r w:rsidR="0086518D">
        <w:t xml:space="preserve"> </w:t>
      </w:r>
    </w:p>
    <w:p w:rsidR="00C70DE1" w:rsidRDefault="00C70DE1" w:rsidP="0086518D"/>
    <w:p w:rsidR="00E0676C" w:rsidRDefault="00BC1FA9" w:rsidP="00E0676C">
      <w:r>
        <w:t>We can also</w:t>
      </w:r>
      <w:r w:rsidR="00E0676C">
        <w:t xml:space="preserve"> consider the question of lengths of these surfaces</w:t>
      </w:r>
      <w:r w:rsidR="0079546F">
        <w:t xml:space="preserve"> that are directly visible in SEM, which we will refer to as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sidR="00E0676C">
        <w:t xml:space="preserve">. Structure </w:t>
      </w:r>
      <w:r w:rsidR="0079546F">
        <w:t xml:space="preserve">clearly visible in the ablating crystal (bottom row of Fig. 7) suggest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sidR="001F3908">
        <w:rPr>
          <w:rFonts w:eastAsiaTheme="minorEastAsia"/>
        </w:rPr>
        <w:t>. S</w:t>
      </w:r>
      <w:r w:rsidR="00E0676C">
        <w:t>imilar</w:t>
      </w:r>
      <w:r w:rsidR="00587E2A">
        <w:t xml:space="preserve"> </w:t>
      </w:r>
      <w:r w:rsidR="00E0676C">
        <w:t xml:space="preserve">lengths appear in </w:t>
      </w:r>
      <w:r w:rsidR="00587E2A">
        <w:t>the other three</w:t>
      </w:r>
      <w:r w:rsidR="0079546F">
        <w:t xml:space="preserve"> </w:t>
      </w:r>
      <w:r w:rsidR="00587E2A">
        <w:t>(</w:t>
      </w:r>
      <w:r w:rsidR="00E0676C">
        <w:t>growing</w:t>
      </w:r>
      <w:r w:rsidR="00587E2A">
        <w:t>)</w:t>
      </w:r>
      <w:r w:rsidR="00E0676C">
        <w:t xml:space="preserve"> crystals</w:t>
      </w:r>
      <w:r w:rsidR="0079546F">
        <w:t xml:space="preserve"> too</w:t>
      </w:r>
      <w:r w:rsidR="00E0676C">
        <w:t>.</w:t>
      </w:r>
    </w:p>
    <w:p w:rsidR="0079546F" w:rsidRDefault="0079546F" w:rsidP="00E0676C"/>
    <w:p w:rsidR="0079546F" w:rsidRDefault="0079546F" w:rsidP="00E0676C">
      <w:r>
        <w:t xml:space="preserve">Thus, the ESEM/GNBG results </w:t>
      </w:r>
      <w:r w:rsidR="000C33C6">
        <w:t>suggest</w:t>
      </w:r>
      <w:r>
        <w:t xml:space="preserve">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oMath>
      <w:r>
        <w:rPr>
          <w:rFonts w:eastAsiaTheme="minorEastAsia"/>
        </w:rPr>
        <w:t>.</w:t>
      </w:r>
    </w:p>
    <w:p w:rsidR="00E0676C" w:rsidRDefault="00E0676C" w:rsidP="0086518D"/>
    <w:p w:rsidR="00C70DE1" w:rsidRDefault="00BC1FA9" w:rsidP="00C70DE1">
      <w:r>
        <w:t>Second</w:t>
      </w:r>
      <w:r w:rsidR="00C70DE1">
        <w:t xml:space="preserve">, we consider facet resilience. Specifically, we examine the ability of a faceted surface, prepared under growth conditions but then subjected to a perturbation that causes roughening or distortion, to recover to its initial, smooth-appearing faceted state when the initial growth conditions are restored. An example is shown in Fig. </w:t>
      </w:r>
      <w:r w:rsidR="00E0676C">
        <w:t>8</w:t>
      </w:r>
      <w:r w:rsidR="00C70DE1">
        <w:t>, in which a rough surface is seen to respond to lowered temperature by expanding the area of smooth faceting. Our conclusion from this (and other experiments) is that faceting in the SEM is nearly always recoverable with conditions favoring growth are restored.</w:t>
      </w:r>
    </w:p>
    <w:p w:rsidR="00C70DE1" w:rsidRDefault="00C70DE1" w:rsidP="0086518D"/>
    <w:p w:rsidR="00213056" w:rsidRDefault="00213056" w:rsidP="00213056"/>
    <w:p w:rsidR="00213056" w:rsidRDefault="00213056" w:rsidP="00213056">
      <w:pPr>
        <w:rPr>
          <w:rFonts w:eastAsiaTheme="minorEastAsia"/>
        </w:rPr>
      </w:pPr>
    </w:p>
    <w:p w:rsidR="00213056" w:rsidRDefault="00EA5C10" w:rsidP="000A3487">
      <w:r>
        <w:br w:type="page"/>
      </w:r>
    </w:p>
    <w:tbl>
      <w:tblPr>
        <w:tblStyle w:val="TableGrid"/>
        <w:tblW w:w="0" w:type="auto"/>
        <w:jc w:val="center"/>
        <w:tblLook w:val="04A0" w:firstRow="1" w:lastRow="0" w:firstColumn="1" w:lastColumn="0" w:noHBand="0" w:noVBand="1"/>
      </w:tblPr>
      <w:tblGrid>
        <w:gridCol w:w="4039"/>
        <w:gridCol w:w="2976"/>
      </w:tblGrid>
      <w:tr w:rsidR="000A3487" w:rsidTr="00E72F94">
        <w:trPr>
          <w:cantSplit/>
          <w:jc w:val="center"/>
        </w:trPr>
        <w:tc>
          <w:tcPr>
            <w:tcW w:w="7015" w:type="dxa"/>
            <w:gridSpan w:val="2"/>
            <w:vAlign w:val="center"/>
          </w:tcPr>
          <w:p w:rsidR="000A3487" w:rsidRPr="00487D1F" w:rsidRDefault="000A3487" w:rsidP="0078700B">
            <w:pPr>
              <w:keepNext/>
              <w:jc w:val="center"/>
            </w:pPr>
            <w:r>
              <w:lastRenderedPageBreak/>
              <w:t>2023-07-20/50Pa/Case3.0 (calibration), basal facet</w:t>
            </w:r>
          </w:p>
        </w:tc>
      </w:tr>
      <w:tr w:rsidR="000A3487" w:rsidTr="00E72F94">
        <w:trPr>
          <w:cantSplit/>
          <w:jc w:val="center"/>
        </w:trPr>
        <w:tc>
          <w:tcPr>
            <w:tcW w:w="4039" w:type="dxa"/>
            <w:vAlign w:val="center"/>
          </w:tcPr>
          <w:p w:rsidR="000A3487" w:rsidRDefault="000A3487" w:rsidP="0078700B">
            <w:pPr>
              <w:keepNext/>
              <w:jc w:val="center"/>
            </w:pPr>
            <w:r w:rsidRPr="00352C02">
              <w:rPr>
                <w:noProof/>
              </w:rPr>
              <w:drawing>
                <wp:inline distT="0" distB="0" distL="0" distR="0" wp14:anchorId="5C5C82D5" wp14:editId="641401EA">
                  <wp:extent cx="2034395" cy="1228090"/>
                  <wp:effectExtent l="0" t="0" r="0" b="3810"/>
                  <wp:docPr id="27378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80386" name=""/>
                          <pic:cNvPicPr/>
                        </pic:nvPicPr>
                        <pic:blipFill rotWithShape="1">
                          <a:blip r:embed="rId25"/>
                          <a:srcRect t="21064"/>
                          <a:stretch/>
                        </pic:blipFill>
                        <pic:spPr bwMode="auto">
                          <a:xfrm>
                            <a:off x="0" y="0"/>
                            <a:ext cx="2093460" cy="1263746"/>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3E34CE">
              <w:rPr>
                <w:noProof/>
              </w:rPr>
              <w:drawing>
                <wp:inline distT="0" distB="0" distL="0" distR="0" wp14:anchorId="6E9A545B" wp14:editId="31A32BE8">
                  <wp:extent cx="1358900" cy="1228091"/>
                  <wp:effectExtent l="0" t="0" r="0" b="3810"/>
                  <wp:docPr id="202043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36438" name=""/>
                          <pic:cNvPicPr/>
                        </pic:nvPicPr>
                        <pic:blipFill>
                          <a:blip r:embed="rId26"/>
                          <a:stretch>
                            <a:fillRect/>
                          </a:stretch>
                        </pic:blipFill>
                        <pic:spPr>
                          <a:xfrm>
                            <a:off x="0" y="0"/>
                            <a:ext cx="1382637" cy="1249543"/>
                          </a:xfrm>
                          <a:prstGeom prst="rect">
                            <a:avLst/>
                          </a:prstGeom>
                        </pic:spPr>
                      </pic:pic>
                    </a:graphicData>
                  </a:graphic>
                </wp:inline>
              </w:drawing>
            </w:r>
          </w:p>
        </w:tc>
      </w:tr>
      <w:tr w:rsidR="000A3487" w:rsidTr="00E72F94">
        <w:trPr>
          <w:cantSplit/>
          <w:jc w:val="center"/>
        </w:trPr>
        <w:tc>
          <w:tcPr>
            <w:tcW w:w="7015" w:type="dxa"/>
            <w:gridSpan w:val="2"/>
            <w:vAlign w:val="center"/>
          </w:tcPr>
          <w:p w:rsidR="000A3487" w:rsidRPr="00487D1F" w:rsidRDefault="000A3487" w:rsidP="0078700B">
            <w:pPr>
              <w:keepNext/>
              <w:jc w:val="center"/>
            </w:pPr>
            <w:r>
              <w:t>2023-07-24/50Pa/case1.0 (calibration), pyramidal facet</w:t>
            </w:r>
          </w:p>
        </w:tc>
      </w:tr>
      <w:tr w:rsidR="000A3487" w:rsidTr="00E72F94">
        <w:trPr>
          <w:cantSplit/>
          <w:jc w:val="center"/>
        </w:trPr>
        <w:tc>
          <w:tcPr>
            <w:tcW w:w="0" w:type="auto"/>
            <w:vAlign w:val="center"/>
          </w:tcPr>
          <w:p w:rsidR="000A3487" w:rsidRDefault="000A3487" w:rsidP="0078700B">
            <w:pPr>
              <w:keepNext/>
              <w:jc w:val="center"/>
            </w:pPr>
            <w:r w:rsidRPr="00487D1F">
              <w:rPr>
                <w:noProof/>
              </w:rPr>
              <w:drawing>
                <wp:inline distT="0" distB="0" distL="0" distR="0" wp14:anchorId="5BD83F11" wp14:editId="11F85C93">
                  <wp:extent cx="1985106" cy="1276350"/>
                  <wp:effectExtent l="0" t="0" r="0" b="0"/>
                  <wp:docPr id="136949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4214" name=""/>
                          <pic:cNvPicPr/>
                        </pic:nvPicPr>
                        <pic:blipFill rotWithShape="1">
                          <a:blip r:embed="rId27"/>
                          <a:srcRect t="7768"/>
                          <a:stretch/>
                        </pic:blipFill>
                        <pic:spPr bwMode="auto">
                          <a:xfrm>
                            <a:off x="0" y="0"/>
                            <a:ext cx="2058249" cy="1323378"/>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0A3487" w:rsidRDefault="000A3487" w:rsidP="0078700B">
            <w:pPr>
              <w:keepNext/>
              <w:jc w:val="center"/>
            </w:pPr>
            <w:r w:rsidRPr="00487D1F">
              <w:rPr>
                <w:noProof/>
              </w:rPr>
              <w:drawing>
                <wp:inline distT="0" distB="0" distL="0" distR="0" wp14:anchorId="00042E60" wp14:editId="3B73CA7A">
                  <wp:extent cx="1752600" cy="1359389"/>
                  <wp:effectExtent l="0" t="0" r="0" b="0"/>
                  <wp:docPr id="238278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78500" name=""/>
                          <pic:cNvPicPr/>
                        </pic:nvPicPr>
                        <pic:blipFill>
                          <a:blip r:embed="rId28"/>
                          <a:stretch>
                            <a:fillRect/>
                          </a:stretch>
                        </pic:blipFill>
                        <pic:spPr>
                          <a:xfrm>
                            <a:off x="0" y="0"/>
                            <a:ext cx="1792862" cy="1390618"/>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w:t>
            </w:r>
            <w:r>
              <w:t>.0</w:t>
            </w:r>
            <w:r w:rsidRPr="00D03D1E">
              <w:t xml:space="preserve"> (calibration)</w:t>
            </w:r>
            <w:r w:rsidR="00D62643">
              <w:t>, prismatic facet</w:t>
            </w:r>
          </w:p>
        </w:tc>
      </w:tr>
      <w:tr w:rsidR="00EA5C10" w:rsidTr="00E72F94">
        <w:trPr>
          <w:cantSplit/>
          <w:jc w:val="center"/>
        </w:trPr>
        <w:tc>
          <w:tcPr>
            <w:tcW w:w="0" w:type="auto"/>
            <w:vAlign w:val="center"/>
          </w:tcPr>
          <w:p w:rsidR="00EA5C10" w:rsidRDefault="00D62643" w:rsidP="00E72F94">
            <w:pPr>
              <w:jc w:val="center"/>
            </w:pPr>
            <w:r w:rsidRPr="00D62643">
              <w:rPr>
                <w:noProof/>
              </w:rPr>
              <w:drawing>
                <wp:inline distT="0" distB="0" distL="0" distR="0" wp14:anchorId="45A0526E" wp14:editId="0452883B">
                  <wp:extent cx="1836420" cy="1085371"/>
                  <wp:effectExtent l="0" t="0" r="5080" b="0"/>
                  <wp:docPr id="1817876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76776" name=""/>
                          <pic:cNvPicPr/>
                        </pic:nvPicPr>
                        <pic:blipFill>
                          <a:blip r:embed="rId29"/>
                          <a:stretch>
                            <a:fillRect/>
                          </a:stretch>
                        </pic:blipFill>
                        <pic:spPr>
                          <a:xfrm>
                            <a:off x="0" y="0"/>
                            <a:ext cx="1892421" cy="1118469"/>
                          </a:xfrm>
                          <a:prstGeom prst="rect">
                            <a:avLst/>
                          </a:prstGeom>
                        </pic:spPr>
                      </pic:pic>
                    </a:graphicData>
                  </a:graphic>
                </wp:inline>
              </w:drawing>
            </w:r>
          </w:p>
        </w:tc>
        <w:tc>
          <w:tcPr>
            <w:tcW w:w="2976" w:type="dxa"/>
            <w:vAlign w:val="center"/>
          </w:tcPr>
          <w:p w:rsidR="00EA5C10" w:rsidRDefault="00EA5C10" w:rsidP="00E72F94">
            <w:pPr>
              <w:jc w:val="center"/>
            </w:pPr>
            <w:r w:rsidRPr="001E39D3">
              <w:rPr>
                <w:noProof/>
              </w:rPr>
              <w:drawing>
                <wp:inline distT="0" distB="0" distL="0" distR="0" wp14:anchorId="2472A2D7" wp14:editId="5CDDDCF5">
                  <wp:extent cx="1244600" cy="1203750"/>
                  <wp:effectExtent l="0" t="0" r="0" b="3175"/>
                  <wp:docPr id="1124153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3185" name=""/>
                          <pic:cNvPicPr/>
                        </pic:nvPicPr>
                        <pic:blipFill>
                          <a:blip r:embed="rId30"/>
                          <a:stretch>
                            <a:fillRect/>
                          </a:stretch>
                        </pic:blipFill>
                        <pic:spPr>
                          <a:xfrm>
                            <a:off x="0" y="0"/>
                            <a:ext cx="1283632" cy="1241501"/>
                          </a:xfrm>
                          <a:prstGeom prst="rect">
                            <a:avLst/>
                          </a:prstGeom>
                        </pic:spPr>
                      </pic:pic>
                    </a:graphicData>
                  </a:graphic>
                </wp:inline>
              </w:drawing>
            </w:r>
          </w:p>
        </w:tc>
      </w:tr>
      <w:tr w:rsidR="00EA5C10" w:rsidTr="00E72F94">
        <w:trPr>
          <w:cantSplit/>
          <w:jc w:val="center"/>
        </w:trPr>
        <w:tc>
          <w:tcPr>
            <w:tcW w:w="7015" w:type="dxa"/>
            <w:gridSpan w:val="2"/>
            <w:vAlign w:val="center"/>
          </w:tcPr>
          <w:p w:rsidR="00EA5C10" w:rsidRDefault="00EA5C10" w:rsidP="004D1E1E">
            <w:pPr>
              <w:jc w:val="center"/>
            </w:pPr>
            <w:r w:rsidRPr="00EC0F24">
              <w:t>2023-07-18/30Pa/case1.2 (roughness)</w:t>
            </w:r>
            <w:r w:rsidR="00D62643">
              <w:t>, prismatic facet</w:t>
            </w:r>
          </w:p>
        </w:tc>
      </w:tr>
      <w:tr w:rsidR="00EA5C10" w:rsidTr="00E72F94">
        <w:trPr>
          <w:cantSplit/>
          <w:jc w:val="center"/>
        </w:trPr>
        <w:tc>
          <w:tcPr>
            <w:tcW w:w="0" w:type="auto"/>
            <w:vAlign w:val="center"/>
          </w:tcPr>
          <w:p w:rsidR="00EA5C10" w:rsidRDefault="00EA5C10" w:rsidP="00EA5C10">
            <w:pPr>
              <w:jc w:val="center"/>
            </w:pPr>
            <w:r w:rsidRPr="00EC0F24">
              <w:rPr>
                <w:noProof/>
              </w:rPr>
              <w:drawing>
                <wp:inline distT="0" distB="0" distL="0" distR="0" wp14:anchorId="613ED00D" wp14:editId="41C07AC2">
                  <wp:extent cx="1850390" cy="1194707"/>
                  <wp:effectExtent l="0" t="0" r="3810" b="0"/>
                  <wp:docPr id="276227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06680" name=""/>
                          <pic:cNvPicPr/>
                        </pic:nvPicPr>
                        <pic:blipFill rotWithShape="1">
                          <a:blip r:embed="rId31"/>
                          <a:srcRect b="12059"/>
                          <a:stretch/>
                        </pic:blipFill>
                        <pic:spPr bwMode="auto">
                          <a:xfrm>
                            <a:off x="0" y="0"/>
                            <a:ext cx="1892871" cy="1222135"/>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rsidR="00EA5C10" w:rsidRDefault="00EA5C10" w:rsidP="00EA5C10">
            <w:pPr>
              <w:jc w:val="center"/>
            </w:pPr>
            <w:r w:rsidRPr="009C1772">
              <w:rPr>
                <w:noProof/>
              </w:rPr>
              <w:drawing>
                <wp:inline distT="0" distB="0" distL="0" distR="0" wp14:anchorId="10323DDF" wp14:editId="727C3BDF">
                  <wp:extent cx="1373221" cy="1410335"/>
                  <wp:effectExtent l="0" t="0" r="0" b="0"/>
                  <wp:docPr id="80351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28412" name=""/>
                          <pic:cNvPicPr/>
                        </pic:nvPicPr>
                        <pic:blipFill>
                          <a:blip r:embed="rId32"/>
                          <a:stretch>
                            <a:fillRect/>
                          </a:stretch>
                        </pic:blipFill>
                        <pic:spPr>
                          <a:xfrm>
                            <a:off x="0" y="0"/>
                            <a:ext cx="1387332" cy="1424827"/>
                          </a:xfrm>
                          <a:prstGeom prst="rect">
                            <a:avLst/>
                          </a:prstGeom>
                        </pic:spPr>
                      </pic:pic>
                    </a:graphicData>
                  </a:graphic>
                </wp:inline>
              </w:drawing>
            </w:r>
          </w:p>
        </w:tc>
      </w:tr>
      <w:tr w:rsidR="000A3487" w:rsidTr="00E72F94">
        <w:trPr>
          <w:jc w:val="center"/>
        </w:trPr>
        <w:tc>
          <w:tcPr>
            <w:tcW w:w="7015" w:type="dxa"/>
            <w:gridSpan w:val="2"/>
          </w:tcPr>
          <w:p w:rsidR="000A3487" w:rsidRDefault="000A3487" w:rsidP="0078700B">
            <w:pPr>
              <w:keepNext/>
            </w:pPr>
            <w:r w:rsidRPr="00DC2BA8">
              <w:rPr>
                <w:b/>
                <w:bCs/>
              </w:rPr>
              <w:t>Fig</w:t>
            </w:r>
            <w:r>
              <w:rPr>
                <w:b/>
                <w:bCs/>
              </w:rPr>
              <w:t>ure</w:t>
            </w:r>
            <w:r w:rsidRPr="00DC2BA8">
              <w:rPr>
                <w:b/>
                <w:bCs/>
              </w:rPr>
              <w:t xml:space="preserve"> </w:t>
            </w:r>
            <w:r w:rsidR="00E0676C">
              <w:rPr>
                <w:b/>
                <w:bCs/>
              </w:rPr>
              <w:t>7</w:t>
            </w:r>
            <w:r>
              <w:t xml:space="preserve">. Left panels: SEM images. Right panels: SEM/GNBF height reconstructions of highlighted areas. </w:t>
            </w:r>
          </w:p>
        </w:tc>
      </w:tr>
    </w:tbl>
    <w:p w:rsidR="000A3487" w:rsidRDefault="000A3487" w:rsidP="00403F3A"/>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lastRenderedPageBreak/>
              <w:t>Fig</w:t>
            </w:r>
            <w:r>
              <w:rPr>
                <w:b/>
                <w:bCs/>
              </w:rPr>
              <w:t>ure</w:t>
            </w:r>
            <w:r w:rsidRPr="00DC2BA8">
              <w:rPr>
                <w:b/>
                <w:bCs/>
              </w:rPr>
              <w:t xml:space="preserve"> </w:t>
            </w:r>
            <w:r w:rsidR="00E0676C">
              <w:rPr>
                <w:b/>
                <w:bCs/>
              </w:rPr>
              <w:t>8</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33"/>
                          <a:stretch>
                            <a:fillRect/>
                          </a:stretch>
                        </pic:blipFill>
                        <pic:spPr>
                          <a:xfrm>
                            <a:off x="0" y="0"/>
                            <a:ext cx="2532978" cy="3709003"/>
                          </a:xfrm>
                          <a:prstGeom prst="rect">
                            <a:avLst/>
                          </a:prstGeom>
                        </pic:spPr>
                      </pic:pic>
                    </a:graphicData>
                  </a:graphic>
                </wp:inline>
              </w:drawing>
            </w:r>
          </w:p>
        </w:tc>
      </w:tr>
    </w:tbl>
    <w:p w:rsidR="00FD52F2" w:rsidRPr="00FD52F2" w:rsidRDefault="00FD52F2" w:rsidP="003B1635"/>
    <w:p w:rsidR="00E0676C" w:rsidRDefault="00E0676C" w:rsidP="00C42B92">
      <w:pPr>
        <w:pStyle w:val="ListParagraph"/>
        <w:numPr>
          <w:ilvl w:val="0"/>
          <w:numId w:val="5"/>
        </w:numPr>
        <w:rPr>
          <w:b/>
          <w:bCs/>
        </w:rPr>
      </w:pPr>
      <w:r>
        <w:rPr>
          <w:b/>
          <w:bCs/>
        </w:rPr>
        <w:t xml:space="preserve">Comparison of QLC-2 with SEM/GNBF </w:t>
      </w:r>
      <w:r w:rsidR="00AC5E38">
        <w:rPr>
          <w:b/>
          <w:bCs/>
        </w:rPr>
        <w:t>results</w:t>
      </w:r>
    </w:p>
    <w:p w:rsidR="00E0676C" w:rsidRDefault="00E0676C" w:rsidP="00E0676C">
      <w:pPr>
        <w:rPr>
          <w:b/>
          <w:bCs/>
        </w:rPr>
      </w:pPr>
    </w:p>
    <w:p w:rsidR="00112352" w:rsidRPr="00AC5E38" w:rsidRDefault="00AC5E38" w:rsidP="00AC5E38">
      <w:r>
        <w:t xml:space="preserve">We have noted that the ESEM/GNBG observations suggest two characteristic length scales: a tiny </w:t>
      </w:r>
      <m:oMath>
        <m:sSub>
          <m:sSubPr>
            <m:ctrlPr>
              <w:rPr>
                <w:rFonts w:ascii="Cambria Math" w:hAnsi="Cambria Math"/>
                <w:i/>
              </w:rPr>
            </m:ctrlPr>
          </m:sSubPr>
          <m:e>
            <m:r>
              <w:rPr>
                <w:rFonts w:ascii="Cambria Math" w:hAnsi="Cambria Math"/>
              </w:rPr>
              <m:t>λ</m:t>
            </m:r>
          </m:e>
          <m:sub>
            <m:r>
              <w:rPr>
                <w:rFonts w:ascii="Cambria Math" w:hAnsi="Cambria Math"/>
              </w:rPr>
              <m:t>SEM,molecular</m:t>
            </m:r>
          </m:sub>
        </m:sSub>
        <m:r>
          <w:rPr>
            <w:rFonts w:ascii="Cambria Math" w:hAnsi="Cambria Math"/>
          </w:rPr>
          <m:t>≈0.02-0.2 μm</m:t>
        </m:r>
      </m:oMath>
      <w:r>
        <w:rPr>
          <w:rFonts w:eastAsiaTheme="minorEastAsia"/>
        </w:rPr>
        <w:t xml:space="preserve">, and a much larger </w:t>
      </w:r>
      <m:oMath>
        <m:sSub>
          <m:sSubPr>
            <m:ctrlPr>
              <w:rPr>
                <w:rFonts w:ascii="Cambria Math" w:hAnsi="Cambria Math"/>
                <w:i/>
              </w:rPr>
            </m:ctrlPr>
          </m:sSubPr>
          <m:e>
            <m:r>
              <w:rPr>
                <w:rFonts w:ascii="Cambria Math" w:hAnsi="Cambria Math"/>
              </w:rPr>
              <m:t>λ</m:t>
            </m:r>
          </m:e>
          <m:sub>
            <m:r>
              <w:rPr>
                <w:rFonts w:ascii="Cambria Math" w:hAnsi="Cambria Math"/>
              </w:rPr>
              <m:t>SEM,mesoscopic</m:t>
            </m:r>
          </m:sub>
        </m:sSub>
        <m:r>
          <w:rPr>
            <w:rFonts w:ascii="Cambria Math" w:hAnsi="Cambria Math"/>
          </w:rPr>
          <m:t>≈10 μm</m:t>
        </m:r>
      </m:oMath>
      <w:r>
        <w:rPr>
          <w:rFonts w:eastAsiaTheme="minorEastAsia"/>
        </w:rPr>
        <w:t>.</w:t>
      </w:r>
      <w:r>
        <w:t xml:space="preserve"> Since the characteristic length scale predicted by</w:t>
      </w:r>
      <w:r w:rsidR="0079546F">
        <w:t xml:space="preserve"> QLC-2</w:t>
      </w:r>
      <w:r>
        <w:t>,</w:t>
      </w:r>
      <w:r w:rsidR="0079546F">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2 μm</m:t>
        </m:r>
      </m:oMath>
      <w:r>
        <w:t>, is intermediate between these,</w:t>
      </w:r>
      <w:r w:rsidR="00E0676C">
        <w:t xml:space="preserve"> </w:t>
      </w:r>
      <w:r>
        <w:t xml:space="preserve">we can hypothesize that </w:t>
      </w:r>
      <w:r>
        <w:rPr>
          <w:rFonts w:eastAsiaTheme="minorEastAsia"/>
        </w:rPr>
        <w:t>QLC-2 could provide some insight into the connection between the two observed scales, by some as-yet unidentified</w:t>
      </w:r>
      <w:r w:rsidR="00112352">
        <w:rPr>
          <w:rFonts w:eastAsiaTheme="minorEastAsia"/>
        </w:rPr>
        <w:t xml:space="preserve"> mechanism. This hypothesis is tentative, but it </w:t>
      </w:r>
      <w:r w:rsidR="00666484">
        <w:rPr>
          <w:rFonts w:eastAsiaTheme="minorEastAsia"/>
        </w:rPr>
        <w:t xml:space="preserve">is indicated by analogy with the theory of Turing instability. Specifically, </w:t>
      </w:r>
      <w:r w:rsidR="00112352">
        <w:rPr>
          <w:rFonts w:eastAsiaTheme="minorEastAsia"/>
        </w:rPr>
        <w:t xml:space="preserve">combining </w:t>
      </w:r>
      <w:proofErr w:type="spellStart"/>
      <w:r w:rsidR="00112352">
        <w:rPr>
          <w:rFonts w:eastAsiaTheme="minorEastAsia"/>
        </w:rPr>
        <w:t>Eq</w:t>
      </w:r>
      <w:r w:rsidR="00666484">
        <w:rPr>
          <w:rFonts w:eastAsiaTheme="minorEastAsia"/>
        </w:rPr>
        <w:t>s</w:t>
      </w:r>
      <w:proofErr w:type="spellEnd"/>
      <w:r w:rsidR="00112352">
        <w:rPr>
          <w:rFonts w:eastAsiaTheme="minorEastAsia"/>
        </w:rPr>
        <w:t xml:space="preserve">. 5 and </w:t>
      </w:r>
      <w:r w:rsidR="00666484">
        <w:rPr>
          <w:rFonts w:eastAsiaTheme="minorEastAsia"/>
        </w:rPr>
        <w:t>14</w:t>
      </w:r>
      <w:r w:rsidR="00112352">
        <w:rPr>
          <w:rFonts w:eastAsiaTheme="minorEastAsia"/>
        </w:rPr>
        <w:t xml:space="preserve">, </w:t>
      </w:r>
      <w:r w:rsidR="00666484">
        <w:rPr>
          <w:rFonts w:eastAsiaTheme="minorEastAsia"/>
        </w:rPr>
        <w:t>we have</w:t>
      </w:r>
    </w:p>
    <w:p w:rsidR="00112352" w:rsidRDefault="00112352" w:rsidP="00112352">
      <w:pPr>
        <w:keepNext/>
        <w:rPr>
          <w:rFonts w:eastAsiaTheme="minorEastAsia"/>
        </w:rPr>
      </w:pPr>
    </w:p>
    <w:p w:rsidR="00112352" w:rsidRPr="004858F5" w:rsidRDefault="00000000" w:rsidP="00112352">
      <w:pPr>
        <w:keepNext/>
        <w:jc w:val="right"/>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112352">
        <w:rPr>
          <w:rFonts w:eastAsiaTheme="minorEastAsia"/>
        </w:rPr>
        <w:tab/>
      </w:r>
      <w:r w:rsidR="00112352">
        <w:rPr>
          <w:rFonts w:eastAsiaTheme="minorEastAsia"/>
        </w:rPr>
        <w:tab/>
      </w:r>
      <w:r w:rsidR="00112352">
        <w:rPr>
          <w:rFonts w:eastAsiaTheme="minorEastAsia"/>
        </w:rPr>
        <w:tab/>
      </w:r>
      <w:r w:rsidR="00666484">
        <w:rPr>
          <w:rFonts w:eastAsiaTheme="minorEastAsia"/>
        </w:rPr>
        <w:tab/>
      </w:r>
      <w:r w:rsidR="00666484">
        <w:rPr>
          <w:rFonts w:eastAsiaTheme="minorEastAsia"/>
        </w:rPr>
        <w:tab/>
      </w:r>
      <w:r w:rsidR="00666484">
        <w:rPr>
          <w:rFonts w:eastAsiaTheme="minorEastAsia"/>
        </w:rPr>
        <w:tab/>
      </w:r>
      <w:r w:rsidR="00112352">
        <w:rPr>
          <w:rFonts w:eastAsiaTheme="minorEastAsia"/>
        </w:rPr>
        <w:tab/>
      </w:r>
      <w:r w:rsidR="00112352">
        <w:rPr>
          <w:rFonts w:eastAsiaTheme="minorEastAsia"/>
        </w:rPr>
        <w:tab/>
      </w:r>
      <w:r w:rsidR="00112352">
        <w:rPr>
          <w:rFonts w:eastAsiaTheme="minorEastAsia"/>
        </w:rPr>
        <w:tab/>
        <w:t>(15)</w:t>
      </w:r>
    </w:p>
    <w:p w:rsidR="00112352" w:rsidRDefault="00666484" w:rsidP="00112352">
      <w:pPr>
        <w:keepNext/>
        <w:rPr>
          <w:rFonts w:eastAsiaTheme="minorEastAsia"/>
        </w:rPr>
      </w:pPr>
      <w:r>
        <w:rPr>
          <w:rFonts w:eastAsiaTheme="minorEastAsia"/>
        </w:rPr>
        <w:tab/>
      </w:r>
    </w:p>
    <w:p w:rsidR="00FF56D6" w:rsidRDefault="00112352" w:rsidP="00FF56D6">
      <w:pPr>
        <w:rPr>
          <w:rFonts w:eastAsiaTheme="minorEastAsia"/>
        </w:rPr>
      </w:pPr>
      <w:r>
        <w:rPr>
          <w:rFonts w:eastAsiaTheme="minorEastAsia"/>
        </w:rPr>
        <w:t xml:space="preserve">Thus, we see that </w:t>
      </w:r>
      <w:r w:rsidR="004C790D">
        <w:rPr>
          <w:rFonts w:eastAsiaTheme="minorEastAsia"/>
        </w:rPr>
        <w:t>a key</w:t>
      </w:r>
      <w:r>
        <w:rPr>
          <w:rFonts w:eastAsiaTheme="minorEastAsia"/>
        </w:rPr>
        <w:t xml:space="preserve"> </w:t>
      </w:r>
      <w:r w:rsidR="004C790D">
        <w:rPr>
          <w:rFonts w:eastAsiaTheme="minorEastAsia"/>
        </w:rPr>
        <w:t>characteristic</w:t>
      </w:r>
      <w:r>
        <w:rPr>
          <w:rFonts w:eastAsiaTheme="minorEastAsia"/>
        </w:rPr>
        <w:t xml:space="preserve"> length </w:t>
      </w:r>
      <w:r w:rsidR="00216103">
        <w:rPr>
          <w:rFonts w:eastAsiaTheme="minorEastAsia"/>
        </w:rPr>
        <w:t>predicted by QLC-2</w:t>
      </w:r>
      <w:r>
        <w:rPr>
          <w:rFonts w:eastAsiaTheme="minorEastAsia"/>
        </w:rPr>
        <w:t xml:space="preserve"> </w:t>
      </w:r>
      <w:r w:rsidR="00216103">
        <w:rPr>
          <w:rFonts w:eastAsiaTheme="minorEastAsia"/>
        </w:rPr>
        <w:t xml:space="preserve">depends </w:t>
      </w:r>
      <w:r>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FF56D6" w:rsidRDefault="00FF56D6" w:rsidP="00FF56D6">
      <w:pPr>
        <w:rPr>
          <w:rFonts w:eastAsiaTheme="minorEastAsia"/>
        </w:rPr>
      </w:pPr>
    </w:p>
    <w:p w:rsidR="00E0676C" w:rsidRDefault="00E0676C" w:rsidP="00666484">
      <w:pPr>
        <w:keepNext/>
        <w:rPr>
          <w:rFonts w:eastAsiaTheme="minorEastAsia"/>
        </w:rPr>
      </w:pPr>
      <w:r w:rsidRPr="00E0676C">
        <w:rPr>
          <w:b/>
          <w:bCs/>
        </w:rPr>
        <w:lastRenderedPageBreak/>
        <w:br/>
      </w:r>
    </w:p>
    <w:p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as indicated by Molecular Dynamics 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w:t>
      </w:r>
      <w:r w:rsidRPr="001323F9">
        <w:rPr>
          <w:rFonts w:eastAsiaTheme="minorEastAsia"/>
        </w:rPr>
        <w:lastRenderedPageBreak/>
        <w:t xml:space="preserve">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lastRenderedPageBreak/>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36"/>
                    <a:stretch>
                      <a:fillRect/>
                    </a:stretch>
                  </pic:blipFill>
                  <pic:spPr>
                    <a:xfrm>
                      <a:off x="0" y="0"/>
                      <a:ext cx="3490267" cy="2467425"/>
                    </a:xfrm>
                    <a:prstGeom prst="rect">
                      <a:avLst/>
                    </a:prstGeom>
                  </pic:spPr>
                </pic:pic>
              </a:graphicData>
            </a:graphic>
          </wp:inline>
        </w:drawing>
      </w:r>
    </w:p>
    <w:sectPr w:rsidR="002E0F99" w:rsidSect="001647A8">
      <w:footerReference w:type="even"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47807" w:rsidRDefault="00047807" w:rsidP="001647A8">
      <w:r>
        <w:separator/>
      </w:r>
    </w:p>
  </w:endnote>
  <w:endnote w:type="continuationSeparator" w:id="0">
    <w:p w:rsidR="00047807" w:rsidRDefault="00047807"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47807" w:rsidRDefault="00047807" w:rsidP="001647A8">
      <w:r>
        <w:separator/>
      </w:r>
    </w:p>
  </w:footnote>
  <w:footnote w:type="continuationSeparator" w:id="0">
    <w:p w:rsidR="00047807" w:rsidRDefault="00047807"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1"/>
  </w:num>
  <w:num w:numId="3" w16cid:durableId="858588217">
    <w:abstractNumId w:val="38"/>
  </w:num>
  <w:num w:numId="4" w16cid:durableId="1013603938">
    <w:abstractNumId w:val="13"/>
  </w:num>
  <w:num w:numId="5" w16cid:durableId="700133087">
    <w:abstractNumId w:val="24"/>
  </w:num>
  <w:num w:numId="6" w16cid:durableId="1433667749">
    <w:abstractNumId w:val="27"/>
  </w:num>
  <w:num w:numId="7" w16cid:durableId="205335628">
    <w:abstractNumId w:val="4"/>
  </w:num>
  <w:num w:numId="8" w16cid:durableId="783424871">
    <w:abstractNumId w:val="12"/>
  </w:num>
  <w:num w:numId="9" w16cid:durableId="1161121561">
    <w:abstractNumId w:val="14"/>
  </w:num>
  <w:num w:numId="10" w16cid:durableId="1833570303">
    <w:abstractNumId w:val="19"/>
  </w:num>
  <w:num w:numId="11" w16cid:durableId="1060056665">
    <w:abstractNumId w:val="15"/>
  </w:num>
  <w:num w:numId="12" w16cid:durableId="1353724262">
    <w:abstractNumId w:val="22"/>
  </w:num>
  <w:num w:numId="13" w16cid:durableId="1950578582">
    <w:abstractNumId w:val="0"/>
  </w:num>
  <w:num w:numId="14" w16cid:durableId="1203245152">
    <w:abstractNumId w:val="30"/>
  </w:num>
  <w:num w:numId="15" w16cid:durableId="25909152">
    <w:abstractNumId w:val="5"/>
  </w:num>
  <w:num w:numId="16" w16cid:durableId="1272543928">
    <w:abstractNumId w:val="16"/>
  </w:num>
  <w:num w:numId="17" w16cid:durableId="969356483">
    <w:abstractNumId w:val="21"/>
  </w:num>
  <w:num w:numId="18" w16cid:durableId="1581794431">
    <w:abstractNumId w:val="28"/>
  </w:num>
  <w:num w:numId="19" w16cid:durableId="1795520364">
    <w:abstractNumId w:val="18"/>
  </w:num>
  <w:num w:numId="20" w16cid:durableId="309402172">
    <w:abstractNumId w:val="10"/>
  </w:num>
  <w:num w:numId="21" w16cid:durableId="246696933">
    <w:abstractNumId w:val="40"/>
  </w:num>
  <w:num w:numId="22" w16cid:durableId="1219435110">
    <w:abstractNumId w:val="39"/>
  </w:num>
  <w:num w:numId="23" w16cid:durableId="1090809669">
    <w:abstractNumId w:val="3"/>
  </w:num>
  <w:num w:numId="24" w16cid:durableId="95030618">
    <w:abstractNumId w:val="33"/>
  </w:num>
  <w:num w:numId="25" w16cid:durableId="413210070">
    <w:abstractNumId w:val="23"/>
  </w:num>
  <w:num w:numId="26" w16cid:durableId="1144856516">
    <w:abstractNumId w:val="9"/>
  </w:num>
  <w:num w:numId="27" w16cid:durableId="1748922356">
    <w:abstractNumId w:val="17"/>
  </w:num>
  <w:num w:numId="28" w16cid:durableId="1446969704">
    <w:abstractNumId w:val="8"/>
  </w:num>
  <w:num w:numId="29" w16cid:durableId="30693167">
    <w:abstractNumId w:val="29"/>
  </w:num>
  <w:num w:numId="30" w16cid:durableId="1963226208">
    <w:abstractNumId w:val="20"/>
  </w:num>
  <w:num w:numId="31" w16cid:durableId="1379360657">
    <w:abstractNumId w:val="36"/>
  </w:num>
  <w:num w:numId="32" w16cid:durableId="887572289">
    <w:abstractNumId w:val="34"/>
  </w:num>
  <w:num w:numId="33" w16cid:durableId="1721401037">
    <w:abstractNumId w:val="32"/>
  </w:num>
  <w:num w:numId="34" w16cid:durableId="671228444">
    <w:abstractNumId w:val="31"/>
  </w:num>
  <w:num w:numId="35" w16cid:durableId="1737242718">
    <w:abstractNumId w:val="2"/>
  </w:num>
  <w:num w:numId="36" w16cid:durableId="571817332">
    <w:abstractNumId w:val="11"/>
  </w:num>
  <w:num w:numId="37" w16cid:durableId="1525824138">
    <w:abstractNumId w:val="7"/>
  </w:num>
  <w:num w:numId="38" w16cid:durableId="1126433709">
    <w:abstractNumId w:val="35"/>
  </w:num>
  <w:num w:numId="39" w16cid:durableId="1305620134">
    <w:abstractNumId w:val="25"/>
  </w:num>
  <w:num w:numId="40" w16cid:durableId="443115946">
    <w:abstractNumId w:val="37"/>
  </w:num>
  <w:num w:numId="41" w16cid:durableId="681324103">
    <w:abstractNumId w:val="6"/>
  </w:num>
  <w:num w:numId="42" w16cid:durableId="107500777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0BBB"/>
    <w:rsid w:val="0008219B"/>
    <w:rsid w:val="0008477C"/>
    <w:rsid w:val="0008525E"/>
    <w:rsid w:val="000856B7"/>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2352"/>
    <w:rsid w:val="00113E54"/>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66C"/>
    <w:rsid w:val="00182881"/>
    <w:rsid w:val="00183A0F"/>
    <w:rsid w:val="00184A36"/>
    <w:rsid w:val="00185B81"/>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2C0F"/>
    <w:rsid w:val="001C4539"/>
    <w:rsid w:val="001C58EE"/>
    <w:rsid w:val="001C5BBB"/>
    <w:rsid w:val="001C7B11"/>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6804"/>
    <w:rsid w:val="002E7814"/>
    <w:rsid w:val="002E7E44"/>
    <w:rsid w:val="002F050A"/>
    <w:rsid w:val="002F1B7C"/>
    <w:rsid w:val="002F1C78"/>
    <w:rsid w:val="002F272A"/>
    <w:rsid w:val="002F4029"/>
    <w:rsid w:val="002F7B11"/>
    <w:rsid w:val="00303819"/>
    <w:rsid w:val="00304816"/>
    <w:rsid w:val="00306079"/>
    <w:rsid w:val="00306178"/>
    <w:rsid w:val="00306656"/>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B5C31"/>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A1B30"/>
    <w:rsid w:val="004A3525"/>
    <w:rsid w:val="004A3FD9"/>
    <w:rsid w:val="004B36F4"/>
    <w:rsid w:val="004B439A"/>
    <w:rsid w:val="004B6E1D"/>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2EC0"/>
    <w:rsid w:val="005F7112"/>
    <w:rsid w:val="005F7EAC"/>
    <w:rsid w:val="006023F8"/>
    <w:rsid w:val="00603757"/>
    <w:rsid w:val="00604E5B"/>
    <w:rsid w:val="0061191E"/>
    <w:rsid w:val="00617767"/>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51E5"/>
    <w:rsid w:val="0071780E"/>
    <w:rsid w:val="00721FFB"/>
    <w:rsid w:val="0072411A"/>
    <w:rsid w:val="007252A5"/>
    <w:rsid w:val="00730BCC"/>
    <w:rsid w:val="007342BE"/>
    <w:rsid w:val="00735954"/>
    <w:rsid w:val="00735D66"/>
    <w:rsid w:val="0074021F"/>
    <w:rsid w:val="007412E4"/>
    <w:rsid w:val="00741520"/>
    <w:rsid w:val="0074162E"/>
    <w:rsid w:val="00743102"/>
    <w:rsid w:val="007435DA"/>
    <w:rsid w:val="00743D37"/>
    <w:rsid w:val="007440E6"/>
    <w:rsid w:val="00747071"/>
    <w:rsid w:val="007477C7"/>
    <w:rsid w:val="007505AB"/>
    <w:rsid w:val="00750759"/>
    <w:rsid w:val="00751669"/>
    <w:rsid w:val="007523F3"/>
    <w:rsid w:val="00757BBD"/>
    <w:rsid w:val="00757E62"/>
    <w:rsid w:val="00760235"/>
    <w:rsid w:val="00760860"/>
    <w:rsid w:val="00760F87"/>
    <w:rsid w:val="00761362"/>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46F"/>
    <w:rsid w:val="00795B08"/>
    <w:rsid w:val="00796D5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111"/>
    <w:rsid w:val="007E4AC6"/>
    <w:rsid w:val="007E4E93"/>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711C6"/>
    <w:rsid w:val="008737F8"/>
    <w:rsid w:val="008741CD"/>
    <w:rsid w:val="00874FEC"/>
    <w:rsid w:val="00876171"/>
    <w:rsid w:val="00880316"/>
    <w:rsid w:val="00880C1E"/>
    <w:rsid w:val="00890F11"/>
    <w:rsid w:val="008942A8"/>
    <w:rsid w:val="0089468B"/>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1BD"/>
    <w:rsid w:val="008F0ACB"/>
    <w:rsid w:val="008F1C88"/>
    <w:rsid w:val="008F2A7D"/>
    <w:rsid w:val="009005B9"/>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0B96"/>
    <w:rsid w:val="00A32195"/>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70500"/>
    <w:rsid w:val="00A71F8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1FA9"/>
    <w:rsid w:val="00BC2C86"/>
    <w:rsid w:val="00BC3D89"/>
    <w:rsid w:val="00BC405E"/>
    <w:rsid w:val="00BC70FE"/>
    <w:rsid w:val="00BD1FC8"/>
    <w:rsid w:val="00BD2E3C"/>
    <w:rsid w:val="00BD4BFF"/>
    <w:rsid w:val="00BD65D4"/>
    <w:rsid w:val="00BD7352"/>
    <w:rsid w:val="00BE095C"/>
    <w:rsid w:val="00BE19BB"/>
    <w:rsid w:val="00BE2E43"/>
    <w:rsid w:val="00BE41D8"/>
    <w:rsid w:val="00BE448D"/>
    <w:rsid w:val="00BE659A"/>
    <w:rsid w:val="00BE67A5"/>
    <w:rsid w:val="00BF00C8"/>
    <w:rsid w:val="00BF2D57"/>
    <w:rsid w:val="00BF2DE2"/>
    <w:rsid w:val="00BF3C7E"/>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3AF8"/>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532AC"/>
    <w:rsid w:val="00E535E9"/>
    <w:rsid w:val="00E57DE3"/>
    <w:rsid w:val="00E615B8"/>
    <w:rsid w:val="00E666B9"/>
    <w:rsid w:val="00E67DB5"/>
    <w:rsid w:val="00E700AF"/>
    <w:rsid w:val="00E72F94"/>
    <w:rsid w:val="00E80AB6"/>
    <w:rsid w:val="00E8785D"/>
    <w:rsid w:val="00E9186C"/>
    <w:rsid w:val="00E9238B"/>
    <w:rsid w:val="00E93832"/>
    <w:rsid w:val="00E9499C"/>
    <w:rsid w:val="00E94A9C"/>
    <w:rsid w:val="00E9776E"/>
    <w:rsid w:val="00EA1AC4"/>
    <w:rsid w:val="00EA49BD"/>
    <w:rsid w:val="00EA5C10"/>
    <w:rsid w:val="00EA5DAA"/>
    <w:rsid w:val="00EA651E"/>
    <w:rsid w:val="00EA697D"/>
    <w:rsid w:val="00EA6A21"/>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5722D4"/>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23</Pages>
  <Words>11630</Words>
  <Characters>66293</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23</cp:revision>
  <cp:lastPrinted>2024-03-11T17:46:00Z</cp:lastPrinted>
  <dcterms:created xsi:type="dcterms:W3CDTF">2024-03-12T17:01:00Z</dcterms:created>
  <dcterms:modified xsi:type="dcterms:W3CDTF">2024-03-13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